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E32E40" w14:textId="62595BCB" w:rsidR="005067BF" w:rsidRDefault="005067BF" w:rsidP="005067BF">
      <w:pPr>
        <w:spacing w:line="360" w:lineRule="auto"/>
        <w:jc w:val="right"/>
        <w:rPr>
          <w:rFonts w:ascii="Arial" w:hAnsi="Arial" w:cs="Arial"/>
          <w:b/>
          <w:color w:val="000000"/>
          <w:lang w:val="en-US" w:eastAsia="en-AU"/>
        </w:rPr>
      </w:pPr>
      <w:proofErr w:type="spellStart"/>
      <w:r w:rsidRPr="005067BF">
        <w:rPr>
          <w:rFonts w:ascii="Arial" w:hAnsi="Arial" w:cs="Arial"/>
          <w:b/>
          <w:color w:val="000000"/>
          <w:lang w:val="en-US" w:eastAsia="en-AU"/>
        </w:rPr>
        <w:t>Gargareta</w:t>
      </w:r>
      <w:proofErr w:type="spellEnd"/>
      <w:r w:rsidRPr="005067BF">
        <w:rPr>
          <w:rFonts w:ascii="Arial" w:hAnsi="Arial" w:cs="Arial"/>
          <w:b/>
          <w:color w:val="000000"/>
          <w:lang w:val="en-US" w:eastAsia="en-AU"/>
        </w:rPr>
        <w:t xml:space="preserve"> et al., </w:t>
      </w:r>
      <w:r w:rsidR="00FF6FFA">
        <w:rPr>
          <w:rFonts w:ascii="Arial" w:hAnsi="Arial" w:cs="Arial"/>
          <w:b/>
          <w:color w:val="000000"/>
          <w:lang w:val="en-US" w:eastAsia="en-AU"/>
        </w:rPr>
        <w:t>Figure 3-source data 1</w:t>
      </w:r>
    </w:p>
    <w:p w14:paraId="7F36A4B5" w14:textId="6E59AFE8" w:rsidR="00FF6FFA" w:rsidRPr="00FF6FFA" w:rsidRDefault="00FF6FFA" w:rsidP="00FF6FFA">
      <w:pPr>
        <w:jc w:val="both"/>
        <w:rPr>
          <w:rFonts w:ascii="Arial" w:hAnsi="Arial" w:cs="Arial"/>
          <w:i/>
          <w:lang w:val="en-US"/>
        </w:rPr>
      </w:pPr>
      <w:bookmarkStart w:id="0" w:name="_GoBack"/>
      <w:r w:rsidRPr="00FF6FFA">
        <w:rPr>
          <w:rFonts w:ascii="Arial" w:hAnsi="Arial" w:cs="Arial"/>
          <w:i/>
          <w:color w:val="000000"/>
          <w:lang w:val="en-US"/>
        </w:rPr>
        <w:t xml:space="preserve">Parameters applied for </w:t>
      </w:r>
      <w:proofErr w:type="spellStart"/>
      <w:r w:rsidRPr="00FF6FFA">
        <w:rPr>
          <w:rFonts w:ascii="Arial" w:hAnsi="Arial" w:cs="Arial"/>
          <w:i/>
          <w:color w:val="000000"/>
          <w:lang w:val="en-US"/>
        </w:rPr>
        <w:t>scRNA-seq</w:t>
      </w:r>
      <w:proofErr w:type="spellEnd"/>
      <w:r w:rsidRPr="00FF6FFA">
        <w:rPr>
          <w:rFonts w:ascii="Arial" w:hAnsi="Arial" w:cs="Arial"/>
          <w:i/>
          <w:color w:val="000000"/>
          <w:lang w:val="en-US"/>
        </w:rPr>
        <w:t xml:space="preserve"> individual dataset quality control and integrative analysis</w:t>
      </w:r>
    </w:p>
    <w:bookmarkEnd w:id="0"/>
    <w:p w14:paraId="4EB54349" w14:textId="77777777" w:rsidR="005067BF" w:rsidRPr="005067BF" w:rsidRDefault="005067BF">
      <w:pPr>
        <w:rPr>
          <w:rFonts w:ascii="Arial" w:hAnsi="Arial" w:cs="Arial"/>
        </w:rPr>
      </w:pPr>
    </w:p>
    <w:tbl>
      <w:tblPr>
        <w:tblStyle w:val="Tabellenraster"/>
        <w:tblW w:w="9175" w:type="dxa"/>
        <w:tblLook w:val="04A0" w:firstRow="1" w:lastRow="0" w:firstColumn="1" w:lastColumn="0" w:noHBand="0" w:noVBand="1"/>
      </w:tblPr>
      <w:tblGrid>
        <w:gridCol w:w="1861"/>
        <w:gridCol w:w="1627"/>
        <w:gridCol w:w="1635"/>
        <w:gridCol w:w="1751"/>
        <w:gridCol w:w="2301"/>
      </w:tblGrid>
      <w:tr w:rsidR="00547123" w:rsidRPr="005067BF" w14:paraId="5A4101FC" w14:textId="77777777" w:rsidTr="005067BF">
        <w:tc>
          <w:tcPr>
            <w:tcW w:w="1861" w:type="dxa"/>
          </w:tcPr>
          <w:p w14:paraId="3CF4E99B" w14:textId="433E3BCB" w:rsidR="000A09B5" w:rsidRPr="005067BF" w:rsidRDefault="000A09B5" w:rsidP="000A09B5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Publication</w:t>
            </w:r>
          </w:p>
        </w:tc>
        <w:tc>
          <w:tcPr>
            <w:tcW w:w="1627" w:type="dxa"/>
          </w:tcPr>
          <w:p w14:paraId="2E400D81" w14:textId="37CB5A29" w:rsidR="000A09B5" w:rsidRPr="005067BF" w:rsidRDefault="000A09B5" w:rsidP="000A09B5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Cell Filter</w:t>
            </w:r>
            <w:r w:rsidR="00DE0D59" w:rsidRPr="005067BF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1635" w:type="dxa"/>
          </w:tcPr>
          <w:p w14:paraId="1AB2A4B2" w14:textId="7FB894A8" w:rsidR="00AC2579" w:rsidRPr="005067BF" w:rsidRDefault="000A09B5" w:rsidP="000A09B5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PCs for Embedding</w:t>
            </w:r>
            <w:r w:rsidR="00AC2579" w:rsidRPr="005067BF">
              <w:rPr>
                <w:rFonts w:ascii="Arial" w:hAnsi="Arial" w:cs="Arial"/>
                <w:sz w:val="18"/>
                <w:szCs w:val="18"/>
              </w:rPr>
              <w:t xml:space="preserve">/ PCs for Embedding </w:t>
            </w:r>
            <w:r w:rsidR="008A17BA" w:rsidRPr="005067BF">
              <w:rPr>
                <w:rFonts w:ascii="Arial" w:hAnsi="Arial" w:cs="Arial"/>
                <w:sz w:val="18"/>
                <w:szCs w:val="18"/>
              </w:rPr>
              <w:t xml:space="preserve">Healthy </w:t>
            </w:r>
            <w:r w:rsidR="00AC2579" w:rsidRPr="005067BF">
              <w:rPr>
                <w:rFonts w:ascii="Arial" w:hAnsi="Arial" w:cs="Arial"/>
                <w:sz w:val="18"/>
                <w:szCs w:val="18"/>
              </w:rPr>
              <w:t>OLG only</w:t>
            </w:r>
            <w:r w:rsidR="002910FF" w:rsidRPr="005067BF">
              <w:rPr>
                <w:rFonts w:ascii="Arial" w:hAnsi="Arial" w:cs="Arial"/>
                <w:sz w:val="18"/>
                <w:szCs w:val="18"/>
              </w:rPr>
              <w:t xml:space="preserve"> (Resolution)</w:t>
            </w:r>
          </w:p>
        </w:tc>
        <w:tc>
          <w:tcPr>
            <w:tcW w:w="1751" w:type="dxa"/>
          </w:tcPr>
          <w:p w14:paraId="5264FBC8" w14:textId="7F91B63D" w:rsidR="000A09B5" w:rsidRPr="005067BF" w:rsidRDefault="000A09B5" w:rsidP="000A09B5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Original Cell Number</w:t>
            </w:r>
            <w:r w:rsidR="00FB6CF7" w:rsidRPr="005067BF">
              <w:rPr>
                <w:rFonts w:ascii="Arial" w:hAnsi="Arial" w:cs="Arial"/>
                <w:sz w:val="18"/>
                <w:szCs w:val="18"/>
              </w:rPr>
              <w:t xml:space="preserve"> (</w:t>
            </w:r>
            <w:r w:rsidR="00FB6CF7" w:rsidRPr="005067BF">
              <w:rPr>
                <w:rFonts w:ascii="Arial" w:hAnsi="Arial" w:cs="Arial"/>
                <w:sz w:val="18"/>
                <w:szCs w:val="18"/>
                <w:u w:val="dotted"/>
              </w:rPr>
              <w:t>including none OLGs</w:t>
            </w:r>
            <w:r w:rsidR="00AC2579" w:rsidRPr="005067BF">
              <w:rPr>
                <w:rFonts w:ascii="Arial" w:hAnsi="Arial" w:cs="Arial"/>
                <w:sz w:val="18"/>
                <w:szCs w:val="18"/>
                <w:u w:val="dotted"/>
              </w:rPr>
              <w:t xml:space="preserve"> and/or non-healthy</w:t>
            </w:r>
            <w:r w:rsidR="00FB6CF7" w:rsidRPr="005067BF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2301" w:type="dxa"/>
          </w:tcPr>
          <w:p w14:paraId="071C0D90" w14:textId="0B8320D8" w:rsidR="000A09B5" w:rsidRPr="005067BF" w:rsidRDefault="000A09B5" w:rsidP="000A09B5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Recovered OPCs</w:t>
            </w:r>
            <w:r w:rsidR="00190DFA" w:rsidRPr="005067BF">
              <w:rPr>
                <w:rFonts w:ascii="Arial" w:hAnsi="Arial" w:cs="Arial"/>
                <w:sz w:val="18"/>
                <w:szCs w:val="18"/>
              </w:rPr>
              <w:t>/</w:t>
            </w:r>
            <w:r w:rsidRPr="005067BF">
              <w:rPr>
                <w:rFonts w:ascii="Arial" w:hAnsi="Arial" w:cs="Arial"/>
                <w:sz w:val="18"/>
                <w:szCs w:val="18"/>
              </w:rPr>
              <w:t>NFOs</w:t>
            </w:r>
            <w:r w:rsidR="00190DFA" w:rsidRPr="005067BF">
              <w:rPr>
                <w:rFonts w:ascii="Arial" w:hAnsi="Arial" w:cs="Arial"/>
                <w:sz w:val="18"/>
                <w:szCs w:val="18"/>
              </w:rPr>
              <w:t>/</w:t>
            </w:r>
            <w:r w:rsidRPr="005067BF">
              <w:rPr>
                <w:rFonts w:ascii="Arial" w:hAnsi="Arial" w:cs="Arial"/>
                <w:sz w:val="18"/>
                <w:szCs w:val="18"/>
              </w:rPr>
              <w:t>MOL</w:t>
            </w:r>
          </w:p>
        </w:tc>
      </w:tr>
      <w:tr w:rsidR="00547123" w:rsidRPr="005067BF" w14:paraId="3AB1C822" w14:textId="77777777" w:rsidTr="005067BF">
        <w:tc>
          <w:tcPr>
            <w:tcW w:w="1861" w:type="dxa"/>
            <w:shd w:val="clear" w:color="auto" w:fill="D0CECE" w:themeFill="background2" w:themeFillShade="E6"/>
          </w:tcPr>
          <w:p w14:paraId="3ECA62E5" w14:textId="11C676D2" w:rsidR="00045CC0" w:rsidRPr="005067BF" w:rsidRDefault="00045CC0" w:rsidP="000A09B5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MOUSE</w:t>
            </w:r>
            <w:r w:rsidR="00B3106C" w:rsidRPr="005067BF">
              <w:rPr>
                <w:rFonts w:ascii="Arial" w:hAnsi="Arial" w:cs="Arial"/>
                <w:sz w:val="18"/>
                <w:szCs w:val="18"/>
              </w:rPr>
              <w:t xml:space="preserve"> ALL</w:t>
            </w:r>
          </w:p>
        </w:tc>
        <w:tc>
          <w:tcPr>
            <w:tcW w:w="1627" w:type="dxa"/>
            <w:shd w:val="clear" w:color="auto" w:fill="D0CECE" w:themeFill="background2" w:themeFillShade="E6"/>
          </w:tcPr>
          <w:p w14:paraId="7540C673" w14:textId="7BE7FD37" w:rsidR="00045CC0" w:rsidRPr="005067BF" w:rsidRDefault="00B3106C" w:rsidP="000A09B5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1635" w:type="dxa"/>
            <w:shd w:val="clear" w:color="auto" w:fill="D0CECE" w:themeFill="background2" w:themeFillShade="E6"/>
          </w:tcPr>
          <w:p w14:paraId="510A331F" w14:textId="73EABB7A" w:rsidR="00045CC0" w:rsidRPr="005067BF" w:rsidRDefault="005C16C0" w:rsidP="000A09B5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/</w:t>
            </w:r>
            <w:r w:rsidR="00B3106C" w:rsidRPr="005067BF">
              <w:rPr>
                <w:rFonts w:ascii="Arial" w:hAnsi="Arial" w:cs="Arial"/>
                <w:sz w:val="18"/>
                <w:szCs w:val="18"/>
              </w:rPr>
              <w:t>20</w:t>
            </w:r>
            <w:r w:rsidR="002910FF" w:rsidRPr="005067BF">
              <w:rPr>
                <w:rFonts w:ascii="Arial" w:hAnsi="Arial" w:cs="Arial"/>
                <w:sz w:val="18"/>
                <w:szCs w:val="18"/>
              </w:rPr>
              <w:t xml:space="preserve"> (0.5)</w:t>
            </w:r>
          </w:p>
        </w:tc>
        <w:tc>
          <w:tcPr>
            <w:tcW w:w="1751" w:type="dxa"/>
            <w:shd w:val="clear" w:color="auto" w:fill="D0CECE" w:themeFill="background2" w:themeFillShade="E6"/>
          </w:tcPr>
          <w:p w14:paraId="0F580428" w14:textId="568EE466" w:rsidR="00045CC0" w:rsidRPr="005067BF" w:rsidRDefault="005C16C0" w:rsidP="000A09B5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  <w:lang w:val="en-US"/>
              </w:rPr>
              <w:t>108,390</w:t>
            </w:r>
          </w:p>
        </w:tc>
        <w:tc>
          <w:tcPr>
            <w:tcW w:w="2301" w:type="dxa"/>
            <w:shd w:val="clear" w:color="auto" w:fill="D0CECE" w:themeFill="background2" w:themeFillShade="E6"/>
          </w:tcPr>
          <w:p w14:paraId="3EA4287B" w14:textId="54D4AB21" w:rsidR="00045CC0" w:rsidRPr="005067BF" w:rsidRDefault="00C82FC3" w:rsidP="000A09B5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1,957/10,391/95,966</w:t>
            </w:r>
          </w:p>
        </w:tc>
      </w:tr>
      <w:tr w:rsidR="00547123" w:rsidRPr="005067BF" w14:paraId="554501A2" w14:textId="77777777" w:rsidTr="005067BF">
        <w:tc>
          <w:tcPr>
            <w:tcW w:w="1861" w:type="dxa"/>
            <w:shd w:val="clear" w:color="auto" w:fill="FFFFFF" w:themeFill="background1"/>
          </w:tcPr>
          <w:p w14:paraId="7C2602CD" w14:textId="77777777" w:rsidR="00D875F4" w:rsidRPr="005067BF" w:rsidRDefault="00FF6FFA" w:rsidP="00D875F4">
            <w:pPr>
              <w:rPr>
                <w:rFonts w:ascii="Arial" w:hAnsi="Arial" w:cs="Arial"/>
                <w:sz w:val="18"/>
                <w:szCs w:val="18"/>
              </w:rPr>
            </w:pPr>
            <w:sdt>
              <w:sdtPr>
                <w:rPr>
                  <w:rFonts w:ascii="Arial" w:hAnsi="Arial" w:cs="Arial"/>
                  <w:sz w:val="18"/>
                  <w:szCs w:val="18"/>
                </w:rPr>
                <w:alias w:val="To edit, see citavi.com/edit"/>
                <w:tag w:val="CitaviPlaceholder#d0b587fc-1c65-4cad-84b9-a67ec496529a"/>
                <w:id w:val="-1759286025"/>
                <w:placeholder>
                  <w:docPart w:val="987BC0379CA24681AFEBF1191D04EF82"/>
                </w:placeholder>
              </w:sdtPr>
              <w:sdtEndPr/>
              <w:sdtContent>
                <w:r w:rsidR="004A14FD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4A14FD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cxMTczNmE1LWI4NjItNDhkMC1iOWNjLTNiYTY3NDQ0ZTg2ZCIsIkVudHJpZXMiOlt7IiRpZCI6IjIiLCIkdHlwZSI6IlN3aXNzQWNhZGVtaWMuQ2l0YXZpLkNpdGF0aW9ucy5Xb3JkUGxhY2Vob2xkZXJFbnRyeSwgU3dpc3NBY2FkZW1pYy5DaXRhdmkiLCJJZCI6IjY3NDRmYjg2LTRmYmMtNDFlNC05NWVhLWQ2Y2NmZjNkY2FlYyIsIlJhbmdlTGVuZ3RoIjoxMywiUmVmZXJlbmNlSWQiOiJhMmMxNDk2OS1mMmZiLTQ5YWYtYjBjYS1mNGMyY2JhNGNhO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A0MjA3NTUiLCJVcmlTdHJpbmciOiJodHRwOi8vd3d3Lm5jYmkubmxtLm5paC5nb3YvcHVibWVkLzMwNDIwNzU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3NlZiIsIkNyZWF0ZWRPbiI6IjIwMjAtMDgtMjFUMTM6NTU6MDIiLCJNb2RpZmllZEJ5IjoiX0pvc2VmIiwiSWQiOiI3MzgwODdiYy0wZDFhLTQ3YjQtYmZkNy0zZTA3YTFkOTNhODUiLCJNb2RpZmllZE9uIjoiMjAyMC0wOC0yMVQxMzo1NTow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Q1MDgiLCJVcmlTdHJpbmciOiJodHRwczovL3d3dy5uY2JpLm5sbS5uaWguZ292L3BtYy9hcnRpY2xlcy9QTUM2NTQ0NTA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3NlZiIsIkNyZWF0ZWRPbiI6IjIwMjAtMDgtMjFUMTM6NTU6MDIiLCJNb2RpZmllZEJ5IjoiX0pvc2VmIiwiSWQiOiI4ZjZkODQ4OC03NzYyLTQxMzMtYjczZi0zM2ZmMTg0NTg5MjIiLCJNb2RpZmllZE9uIjoiMjAyMC0wOC0yMVQxMzo1NTow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TkxLTAxOC0wMjM2LXkiLCJVcmlTdHJpbmciOiJodHRwczovL2RvaS5vcmcvMTAuMTAzOC9zNDE1OTEtMDE4LTAyMzYte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}</w:instrText>
                </w:r>
                <w:r w:rsidR="004A14FD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4A14FD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Falcão et al.</w:t>
                </w:r>
                <w:r w:rsidR="004A14FD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="004A14FD" w:rsidRPr="005067BF">
              <w:rPr>
                <w:rFonts w:ascii="Arial" w:hAnsi="Arial" w:cs="Arial"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sz w:val="18"/>
                  <w:szCs w:val="18"/>
                </w:rPr>
                <w:alias w:val="To edit, see citavi.com/edit"/>
                <w:tag w:val="CitaviPlaceholder#711736a5-b862-48d0-b9cc-3ba67444e86d"/>
                <w:id w:val="1057823710"/>
                <w:placeholder>
                  <w:docPart w:val="987BC0379CA24681AFEBF1191D04EF82"/>
                </w:placeholder>
              </w:sdtPr>
              <w:sdtEndPr/>
              <w:sdtContent>
                <w:r w:rsidR="004A14FD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4A14FD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2QwYjU4N2ZjLTFjNjUtNGNhZC04NGI5LWE2N2VjNDk2NTI5YSIsIkVudHJpZXMiOlt7IiRpZCI6IjIiLCIkdHlwZSI6IlN3aXNzQWNhZGVtaWMuQ2l0YXZpLkNpdGF0aW9ucy5Xb3JkUGxhY2Vob2xkZXJFbnRyeSwgU3dpc3NBY2FkZW1pYy5DaXRhdmkiLCJJZCI6ImQ0MmM1OTVmLTIwODYtNGVkOC1hMjc0LTI2ZTY2YTQ0YzM1MSIsIlJhbmdlTGVuZ3RoIjo2LCJSZWZlcmVuY2VJZCI6ImEyYzE0OTY5LWYyZmItNDlhZi1iMGNhLWY0YzJjYmE0Y2E5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MwNDIwNzU1IiwiVXJpU3RyaW5nIjoiaHR0cDovL3d3dy5uY2JpLm5sbS5uaWguZ292L3B1Ym1lZC8zMDQyMDc1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zZWYiLCJDcmVhdGVkT24iOiIyMDIwLTA4LTIxVDEzOjU1OjAyIiwiTW9kaWZpZWRCeSI6Il9Kb3NlZiIsIklkIjoiNzM4MDg3YmMtMGQxYS00N2I0LWJmZDctM2UwN2ExZDkzYTg1IiwiTW9kaWZpZWRPbiI6IjIwMjAtMDgtMjFUMTM6NTU6MDI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2NTQ0NTA4IiwiVXJpU3RyaW5nIjoiaHR0cHM6Ly93d3cubmNiaS5ubG0ubmloLmdvdi9wbWMvYXJ0aWNsZXMvUE1DNjU0NDUw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zZWYiLCJDcmVhdGVkT24iOiIyMDIwLTA4LTIxVDEzOjU1OjAyIiwiTW9kaWZpZWRCeSI6Il9Kb3NlZiIsIklkIjoiOGY2ZDg0ODgtNzc2Mi00MTMzLWI3M2YtMzNmZjE4NDU4OTIyIiwiTW9kaWZpZWRPbiI6IjIwMjAtMDgtMjFUMTM6NTU6MDI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M4L3M0MTU5MS0wMTgtMDIzNi15IiwiVXJpU3RyaW5nIjoiaHR0cHM6Ly9kb2kub3JnLzEwLjEwMzgvczQxNTkxLTAxOC0wMjM2LX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}</w:instrText>
                </w:r>
                <w:r w:rsidR="004A14FD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4A14FD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18)</w:t>
                </w:r>
                <w:r w:rsidR="004A14FD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</w:p>
          <w:p w14:paraId="18B391E0" w14:textId="5D6EBBC3" w:rsidR="000F793C" w:rsidRPr="005067BF" w:rsidRDefault="000F793C" w:rsidP="00D875F4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GSE113973</w:t>
            </w:r>
          </w:p>
        </w:tc>
        <w:tc>
          <w:tcPr>
            <w:tcW w:w="1627" w:type="dxa"/>
            <w:shd w:val="clear" w:color="auto" w:fill="FFFFFF" w:themeFill="background1"/>
          </w:tcPr>
          <w:p w14:paraId="2A8D2DD3" w14:textId="6A51F025" w:rsidR="00BB6309" w:rsidRPr="005067BF" w:rsidRDefault="00BB6309" w:rsidP="004A14FD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Cells from EAE mice</w:t>
            </w:r>
            <w:r w:rsidR="00710D7F" w:rsidRPr="005067BF">
              <w:rPr>
                <w:rFonts w:ascii="Arial" w:hAnsi="Arial" w:cs="Arial"/>
                <w:sz w:val="18"/>
                <w:szCs w:val="18"/>
              </w:rPr>
              <w:t xml:space="preserve"> were excluded</w:t>
            </w:r>
          </w:p>
          <w:p w14:paraId="0A02B0E5" w14:textId="5CA7C068" w:rsidR="004A14FD" w:rsidRPr="005067BF" w:rsidRDefault="004A14FD" w:rsidP="004A14FD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 xml:space="preserve">(see Methods </w:t>
            </w:r>
            <w:sdt>
              <w:sdtPr>
                <w:rPr>
                  <w:rFonts w:ascii="Arial" w:hAnsi="Arial" w:cs="Arial"/>
                  <w:sz w:val="18"/>
                  <w:szCs w:val="18"/>
                </w:rPr>
                <w:alias w:val="To edit, see citavi.com/edit"/>
                <w:tag w:val="CitaviPlaceholder#d0b587fc-1c65-4cad-84b9-a67ec496529a"/>
                <w:id w:val="-1021696801"/>
                <w:placeholder>
                  <w:docPart w:val="695F600D3D5B4D6F96A81CFED3CC16BA"/>
                </w:placeholder>
              </w:sdtPr>
              <w:sdtEndPr/>
              <w:sdtContent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cxMTczNmE1LWI4NjItNDhkMC1iOWNjLTNiYTY3NDQ0ZTg2ZCIsIkVudHJpZXMiOlt7IiRpZCI6IjIiLCIkdHlwZSI6IlN3aXNzQWNhZGVtaWMuQ2l0YXZpLkNpdGF0aW9ucy5Xb3JkUGxhY2Vob2xkZXJFbnRyeSwgU3dpc3NBY2FkZW1pYy5DaXRhdmkiLCJJZCI6IjY3NDRmYjg2LTRmYmMtNDFlNC05NWVhLWQ2Y2NmZjNkY2FlYyIsIlJhbmdlTGVuZ3RoIjoxMywiUmVmZXJlbmNlSWQiOiJhMmMxNDk2OS1mMmZiLTQ5YWYtYjBjYS1mNGMyY2JhNGNhO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A0MjA3NTUiLCJVcmlTdHJpbmciOiJodHRwOi8vd3d3Lm5jYmkubmxtLm5paC5nb3YvcHVibWVkLzMwNDIwNzU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3NlZiIsIkNyZWF0ZWRPbiI6IjIwMjAtMDgtMjFUMTM6NTU6MDIiLCJNb2RpZmllZEJ5IjoiX0pvc2VmIiwiSWQiOiI3MzgwODdiYy0wZDFhLTQ3YjQtYmZkNy0zZTA3YTFkOTNhODUiLCJNb2RpZmllZE9uIjoiMjAyMC0wOC0yMVQxMzo1NTow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Q1MDgiLCJVcmlTdHJpbmciOiJodHRwczovL3d3dy5uY2JpLm5sbS5uaWguZ292L3BtYy9hcnRpY2xlcy9QTUM2NTQ0NTA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3NlZiIsIkNyZWF0ZWRPbiI6IjIwMjAtMDgtMjFUMTM6NTU6MDIiLCJNb2RpZmllZEJ5IjoiX0pvc2VmIiwiSWQiOiI4ZjZkODQ4OC03NzYyLTQxMzMtYjczZi0zM2ZmMTg0NTg5MjIiLCJNb2RpZmllZE9uIjoiMjAyMC0wOC0yMVQxMzo1NTow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TkxLTAxOC0wMjM2LXkiLCJVcmlTdHJpbmciOiJodHRwczovL2RvaS5vcmcvMTAuMTAzOC9zNDE1OTEtMDE4LTAyMzYte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}</w:instrTex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Falcão et al.</w: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Pr="005067BF">
              <w:rPr>
                <w:rFonts w:ascii="Arial" w:hAnsi="Arial" w:cs="Arial"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sz w:val="18"/>
                  <w:szCs w:val="18"/>
                </w:rPr>
                <w:alias w:val="To edit, see citavi.com/edit"/>
                <w:tag w:val="CitaviPlaceholder#711736a5-b862-48d0-b9cc-3ba67444e86d"/>
                <w:id w:val="-985002511"/>
                <w:placeholder>
                  <w:docPart w:val="695F600D3D5B4D6F96A81CFED3CC16BA"/>
                </w:placeholder>
              </w:sdtPr>
              <w:sdtEndPr/>
              <w:sdtContent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2QwYjU4N2ZjLTFjNjUtNGNhZC04NGI5LWE2N2VjNDk2NTI5YSIsIkVudHJpZXMiOlt7IiRpZCI6IjIiLCIkdHlwZSI6IlN3aXNzQWNhZGVtaWMuQ2l0YXZpLkNpdGF0aW9ucy5Xb3JkUGxhY2Vob2xkZXJFbnRyeSwgU3dpc3NBY2FkZW1pYy5DaXRhdmkiLCJJZCI6ImQ0MmM1OTVmLTIwODYtNGVkOC1hMjc0LTI2ZTY2YTQ0YzM1MSIsIlJhbmdlTGVuZ3RoIjo2LCJSZWZlcmVuY2VJZCI6ImEyYzE0OTY5LWYyZmItNDlhZi1iMGNhLWY0YzJjYmE0Y2E5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MwNDIwNzU1IiwiVXJpU3RyaW5nIjoiaHR0cDovL3d3dy5uY2JpLm5sbS5uaWguZ292L3B1Ym1lZC8zMDQyMDc1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zZWYiLCJDcmVhdGVkT24iOiIyMDIwLTA4LTIxVDEzOjU1OjAyIiwiTW9kaWZpZWRCeSI6Il9Kb3NlZiIsIklkIjoiNzM4MDg3YmMtMGQxYS00N2I0LWJmZDctM2UwN2ExZDkzYTg1IiwiTW9kaWZpZWRPbiI6IjIwMjAtMDgtMjFUMTM6NTU6MDI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2NTQ0NTA4IiwiVXJpU3RyaW5nIjoiaHR0cHM6Ly93d3cubmNiaS5ubG0ubmloLmdvdi9wbWMvYXJ0aWNsZXMvUE1DNjU0NDUw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zZWYiLCJDcmVhdGVkT24iOiIyMDIwLTA4LTIxVDEzOjU1OjAyIiwiTW9kaWZpZWRCeSI6Il9Kb3NlZiIsIklkIjoiOGY2ZDg0ODgtNzc2Mi00MTMzLWI3M2YtMzNmZjE4NDU4OTIyIiwiTW9kaWZpZWRPbiI6IjIwMjAtMDgtMjFUMTM6NTU6MDI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M4L3M0MTU5MS0wMTgtMDIzNi15IiwiVXJpU3RyaW5nIjoiaHR0cHM6Ly9kb2kub3JnLzEwLjEwMzgvczQxNTkxLTAxOC0wMjM2LX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}</w:instrTex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18)</w: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Pr="005067BF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635" w:type="dxa"/>
            <w:shd w:val="clear" w:color="auto" w:fill="FFFFFF" w:themeFill="background1"/>
          </w:tcPr>
          <w:p w14:paraId="3BEFF692" w14:textId="2FA2342D" w:rsidR="004A14FD" w:rsidRPr="005067BF" w:rsidRDefault="008A17BA" w:rsidP="004A14FD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/14 (0.5)</w:t>
            </w:r>
          </w:p>
        </w:tc>
        <w:tc>
          <w:tcPr>
            <w:tcW w:w="1751" w:type="dxa"/>
            <w:shd w:val="clear" w:color="auto" w:fill="FFFFFF" w:themeFill="background1"/>
          </w:tcPr>
          <w:p w14:paraId="7FD321B7" w14:textId="5791D7A7" w:rsidR="004A14FD" w:rsidRPr="005067BF" w:rsidRDefault="004934F6" w:rsidP="004A14FD">
            <w:pPr>
              <w:rPr>
                <w:rFonts w:ascii="Arial" w:hAnsi="Arial" w:cs="Arial"/>
                <w:sz w:val="18"/>
                <w:szCs w:val="18"/>
                <w:u w:val="dotted"/>
              </w:rPr>
            </w:pPr>
            <w:r w:rsidRPr="005067BF">
              <w:rPr>
                <w:rFonts w:ascii="Arial" w:hAnsi="Arial" w:cs="Arial"/>
                <w:sz w:val="18"/>
                <w:szCs w:val="18"/>
                <w:u w:val="dotted"/>
              </w:rPr>
              <w:t>1,765</w:t>
            </w:r>
          </w:p>
        </w:tc>
        <w:tc>
          <w:tcPr>
            <w:tcW w:w="2301" w:type="dxa"/>
            <w:shd w:val="clear" w:color="auto" w:fill="FFFFFF" w:themeFill="background1"/>
          </w:tcPr>
          <w:p w14:paraId="61C17226" w14:textId="2F9A95EF" w:rsidR="004A14FD" w:rsidRPr="005067BF" w:rsidRDefault="004A14FD" w:rsidP="004A14FD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116/17/612</w:t>
            </w:r>
          </w:p>
        </w:tc>
      </w:tr>
      <w:tr w:rsidR="00547123" w:rsidRPr="005067BF" w14:paraId="0DA85BCB" w14:textId="77777777" w:rsidTr="005067BF">
        <w:tc>
          <w:tcPr>
            <w:tcW w:w="1861" w:type="dxa"/>
          </w:tcPr>
          <w:p w14:paraId="0B4FC4C4" w14:textId="77777777" w:rsidR="00547123" w:rsidRPr="005067BF" w:rsidRDefault="00FF6FFA" w:rsidP="00547123">
            <w:pPr>
              <w:rPr>
                <w:rFonts w:ascii="Arial" w:hAnsi="Arial" w:cs="Arial"/>
                <w:sz w:val="18"/>
                <w:szCs w:val="18"/>
              </w:rPr>
            </w:pPr>
            <w:sdt>
              <w:sdtPr>
                <w:rPr>
                  <w:rFonts w:ascii="Arial" w:hAnsi="Arial" w:cs="Arial"/>
                  <w:sz w:val="18"/>
                  <w:szCs w:val="18"/>
                </w:rPr>
                <w:alias w:val="To edit, see citavi.com/edit"/>
                <w:tag w:val="CitaviPlaceholder#54d53a2c-0bc6-45f4-93d7-a947e332a1ca"/>
                <w:id w:val="-798142511"/>
                <w:placeholder>
                  <w:docPart w:val="7C735C656B0644BD8E863164926E7A2D"/>
                </w:placeholder>
              </w:sdtPr>
              <w:sdtEndPr/>
              <w:sdtContent>
                <w:r w:rsidR="004A14FD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4A14FD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AyMmU5NWU1LTI1MWItNDg2Zi05MmJkLTJkOTU5NjEzMjgzYyIsIkVudHJpZXMiOlt7IiRpZCI6IjIiLCIkdHlwZSI6IlN3aXNzQWNhZGVtaWMuQ2l0YXZpLkNpdGF0aW9ucy5Xb3JkUGxhY2Vob2xkZXJFbnRyeSwgU3dpc3NBY2FkZW1pYy5DaXRhdmkiLCJJZCI6IjE3MTU0YzA0LTQyY2EtNGU0Mi04NTYyLWNkNzgwY2RkOWFiYyIsIlJhbmdlTGVuZ3RoIjoxNCwiUmVmZXJlbmNlSWQiOiI1YzRlYWQxNy00YTNiLTRhYjYtOGMzNi1iNGE3MGY4YTQzZ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UE1DNTIyMTcyOCIsIlVyaVN0cmluZyI6Imh0dHBzOi8vd3d3Lm5jYmkubmxtLm5paC5nb3YvcG1jL2FydGljbGVzL1BNQzUyMjE3Mjg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vc2VmIiwiQ3JlYXRlZE9uIjoiMjAyMC0wOC0xOVQxOTowNToyOCIsIk1vZGlmaWVkQnkiOiJfSm9zZWYiLCJJZCI6IjdkMDIzYzliLWVlMmMtNGY2OS1iZDFkLTUwMDg4YmI2NWUxOCIsIk1vZGlmaWVkT24iOiIyMDIwLTA4LTE5VDE5OjA1OjI4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yNi9zY2llbmNlLmFhZjY0NjMiLCJVcmlTdHJpbmciOiJodHRwczovL2RvaS5vcmcvMTAuMTEyNi9zY2llbmNlLmFhZjY0Nj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wOC0xOVQxOTowNToyOCIsIk1vZGlmaWVkQnkiOiJfSm9zZWYiLCJJZCI6ImVlYjYyZTE5LTA4NzQtNDEzMy05Yzk4LWQ3YzAzMzQzMzAzMSIsIk1vZGlmaWVkT24iOiIyMDIwLTA4LTE5VDE5OjA1OjI4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cyODQxOTUiLCJVcmlTdHJpbmciOiJodHRwOi8vd3d3Lm5jYmkubmxtLm5paC5nb3YvcHVibWVkLzI3Mjg0MTk1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}</w:instrText>
                </w:r>
                <w:r w:rsidR="004A14FD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4A14FD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Marques et al.</w:t>
                </w:r>
                <w:r w:rsidR="004A14FD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="004A14FD" w:rsidRPr="005067BF">
              <w:rPr>
                <w:rFonts w:ascii="Arial" w:hAnsi="Arial" w:cs="Arial"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sz w:val="18"/>
                  <w:szCs w:val="18"/>
                </w:rPr>
                <w:alias w:val="To edit, see citavi.com/edit"/>
                <w:tag w:val="CitaviPlaceholder#022e95e5-251b-486f-92bd-2d959613283c"/>
                <w:id w:val="953830326"/>
                <w:placeholder>
                  <w:docPart w:val="7C735C656B0644BD8E863164926E7A2D"/>
                </w:placeholder>
              </w:sdtPr>
              <w:sdtEndPr/>
              <w:sdtContent>
                <w:r w:rsidR="004A14FD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4A14FD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U0ZDUzYTJjLTBiYzYtNDVmNC05M2Q3LWE5NDdlMzMyYTFjYSIsIkVudHJpZXMiOlt7IiRpZCI6IjIiLCIkdHlwZSI6IlN3aXNzQWNhZGVtaWMuQ2l0YXZpLkNpdGF0aW9ucy5Xb3JkUGxhY2Vob2xkZXJFbnRyeSwgU3dpc3NBY2FkZW1pYy5DaXRhdmkiLCJJZCI6IjNiNDJjN2NmLThiMDktNGRkYi1iMTU5LTFiZmY0ZGRhNmQ2YSIsIlJhbmdlTGVuZ3RoIjo2LCJSZWZlcmVuY2VJZCI6IjVjNGVhZDE3LTRhM2ItNGFiNi04YzM2LWI0YTcwZjhhNDNm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lBNQzUyMjE3MjgiLCJVcmlTdHJpbmciOiJodHRwczovL3d3dy5uY2JpLm5sbS5uaWguZ292L3BtYy9hcnRpY2xlcy9QTUM1MjIxNzI4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3NlZiIsIkNyZWF0ZWRPbiI6IjIwMjAtMDgtMTlUMTk6MDU6MjgiLCJNb2RpZmllZEJ5IjoiX0pvc2VmIiwiSWQiOiI3ZDAyM2M5Yi1lZTJjLTRmNjktYmQxZC01MDA4OGJiNjVlMTgiLCJNb2RpZmllZE9uIjoiMjAyMC0wOC0xOVQxOTowNToyOC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MjYvc2NpZW5jZS5hYWY2NDYzIiwiVXJpU3RyaW5nIjoiaHR0cHM6Ly9kb2kub3JnLzEwLjExMjYvc2NpZW5jZS5hYWY2NDY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3NlZiIsIkNyZWF0ZWRPbiI6IjIwMjAtMDgtMTlUMTk6MDU6MjgiLCJNb2RpZmllZEJ5IjoiX0pvc2VmIiwiSWQiOiJlZWI2MmUxOS0wODc0LTQxMzMtOWM5OC1kN2MwMzM0MzMwMzEiLCJNb2RpZmllZE9uIjoiMjAyMC0wOC0xOVQxOTowNToy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I3Mjg0MTk1IiwiVXJpU3RyaW5nIjoiaHR0cDovL3d3dy5uY2JpLm5sbS5uaWguZ292L3B1Ym1lZC8yNzI4NDE5N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}</w:instrText>
                </w:r>
                <w:r w:rsidR="004A14FD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4A14FD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16)</w:t>
                </w:r>
                <w:r w:rsidR="004A14FD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="00547123" w:rsidRPr="005067BF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p w14:paraId="535C77EC" w14:textId="5C357ED6" w:rsidR="000F793C" w:rsidRPr="005067BF" w:rsidRDefault="000F793C" w:rsidP="00547123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GSE775330</w:t>
            </w:r>
          </w:p>
        </w:tc>
        <w:tc>
          <w:tcPr>
            <w:tcW w:w="1627" w:type="dxa"/>
          </w:tcPr>
          <w:p w14:paraId="1C18EA3B" w14:textId="6476A80C" w:rsidR="004A14FD" w:rsidRPr="005067BF" w:rsidRDefault="004A14FD" w:rsidP="004A14FD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 xml:space="preserve">(see Methods </w:t>
            </w:r>
            <w:sdt>
              <w:sdtPr>
                <w:rPr>
                  <w:rFonts w:ascii="Arial" w:hAnsi="Arial" w:cs="Arial"/>
                  <w:sz w:val="18"/>
                  <w:szCs w:val="18"/>
                </w:rPr>
                <w:alias w:val="To edit, see citavi.com/edit"/>
                <w:tag w:val="CitaviPlaceholder#54d53a2c-0bc6-45f4-93d7-a947e332a1ca"/>
                <w:id w:val="1949276750"/>
                <w:placeholder>
                  <w:docPart w:val="4596E8C6F9CE4597AFBCD7DFFC9C32FD"/>
                </w:placeholder>
              </w:sdtPr>
              <w:sdtEndPr/>
              <w:sdtContent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AyMmU5NWU1LTI1MWItNDg2Zi05MmJkLTJkOTU5NjEzMjgzYyIsIkVudHJpZXMiOlt7IiRpZCI6IjIiLCIkdHlwZSI6IlN3aXNzQWNhZGVtaWMuQ2l0YXZpLkNpdGF0aW9ucy5Xb3JkUGxhY2Vob2xkZXJFbnRyeSwgU3dpc3NBY2FkZW1pYy5DaXRhdmkiLCJJZCI6IjE3MTU0YzA0LTQyY2EtNGU0Mi04NTYyLWNkNzgwY2RkOWFiYyIsIlJhbmdlTGVuZ3RoIjoxNCwiUmVmZXJlbmNlSWQiOiI1YzRlYWQxNy00YTNiLTRhYjYtOGMzNi1iNGE3MGY4YTQzZ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UE1DNTIyMTcyOCIsIlVyaVN0cmluZyI6Imh0dHBzOi8vd3d3Lm5jYmkubmxtLm5paC5nb3YvcG1jL2FydGljbGVzL1BNQzUyMjE3Mjg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vc2VmIiwiQ3JlYXRlZE9uIjoiMjAyMC0wOC0xOVQxOTowNToyOCIsIk1vZGlmaWVkQnkiOiJfSm9zZWYiLCJJZCI6IjdkMDIzYzliLWVlMmMtNGY2OS1iZDFkLTUwMDg4YmI2NWUxOCIsIk1vZGlmaWVkT24iOiIyMDIwLTA4LTE5VDE5OjA1OjI4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yNi9zY2llbmNlLmFhZjY0NjMiLCJVcmlTdHJpbmciOiJodHRwczovL2RvaS5vcmcvMTAuMTEyNi9zY2llbmNlLmFhZjY0Nj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wOC0xOVQxOTowNToyOCIsIk1vZGlmaWVkQnkiOiJfSm9zZWYiLCJJZCI6ImVlYjYyZTE5LTA4NzQtNDEzMy05Yzk4LWQ3YzAzMzQzMzAzMSIsIk1vZGlmaWVkT24iOiIyMDIwLTA4LTE5VDE5OjA1OjI4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cyODQxOTUiLCJVcmlTdHJpbmciOiJodHRwOi8vd3d3Lm5jYmkubmxtLm5paC5nb3YvcHVibWVkLzI3Mjg0MTk1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}</w:instrTex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Marques et al.</w: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Pr="005067BF">
              <w:rPr>
                <w:rFonts w:ascii="Arial" w:hAnsi="Arial" w:cs="Arial"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sz w:val="18"/>
                  <w:szCs w:val="18"/>
                </w:rPr>
                <w:alias w:val="To edit, see citavi.com/edit"/>
                <w:tag w:val="CitaviPlaceholder#022e95e5-251b-486f-92bd-2d959613283c"/>
                <w:id w:val="304199324"/>
                <w:placeholder>
                  <w:docPart w:val="4596E8C6F9CE4597AFBCD7DFFC9C32FD"/>
                </w:placeholder>
              </w:sdtPr>
              <w:sdtEndPr/>
              <w:sdtContent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U0ZDUzYTJjLTBiYzYtNDVmNC05M2Q3LWE5NDdlMzMyYTFjYSIsIkVudHJpZXMiOlt7IiRpZCI6IjIiLCIkdHlwZSI6IlN3aXNzQWNhZGVtaWMuQ2l0YXZpLkNpdGF0aW9ucy5Xb3JkUGxhY2Vob2xkZXJFbnRyeSwgU3dpc3NBY2FkZW1pYy5DaXRhdmkiLCJJZCI6IjNiNDJjN2NmLThiMDktNGRkYi1iMTU5LTFiZmY0ZGRhNmQ2YSIsIlJhbmdlTGVuZ3RoIjo2LCJSZWZlcmVuY2VJZCI6IjVjNGVhZDE3LTRhM2ItNGFiNi04YzM2LWI0YTcwZjhhNDNm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lBNQzUyMjE3MjgiLCJVcmlTdHJpbmciOiJodHRwczovL3d3dy5uY2JpLm5sbS5uaWguZ292L3BtYy9hcnRpY2xlcy9QTUM1MjIxNzI4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3NlZiIsIkNyZWF0ZWRPbiI6IjIwMjAtMDgtMTlUMTk6MDU6MjgiLCJNb2RpZmllZEJ5IjoiX0pvc2VmIiwiSWQiOiI3ZDAyM2M5Yi1lZTJjLTRmNjktYmQxZC01MDA4OGJiNjVlMTgiLCJNb2RpZmllZE9uIjoiMjAyMC0wOC0xOVQxOTowNToyOC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MjYvc2NpZW5jZS5hYWY2NDYzIiwiVXJpU3RyaW5nIjoiaHR0cHM6Ly9kb2kub3JnLzEwLjExMjYvc2NpZW5jZS5hYWY2NDY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3NlZiIsIkNyZWF0ZWRPbiI6IjIwMjAtMDgtMTlUMTk6MDU6MjgiLCJNb2RpZmllZEJ5IjoiX0pvc2VmIiwiSWQiOiJlZWI2MmUxOS0wODc0LTQxMzMtOWM5OC1kN2MwMzM0MzMwMzEiLCJNb2RpZmllZE9uIjoiMjAyMC0wOC0xOVQxOTowNToy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I3Mjg0MTk1IiwiVXJpU3RyaW5nIjoiaHR0cDovL3d3dy5uY2JpLm5sbS5uaWguZ292L3B1Ym1lZC8yNzI4NDE5N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}</w:instrTex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16)</w: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Pr="005067BF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635" w:type="dxa"/>
          </w:tcPr>
          <w:p w14:paraId="1D716AEF" w14:textId="615FB4A6" w:rsidR="004A14FD" w:rsidRPr="005067BF" w:rsidRDefault="0020691B" w:rsidP="004A14FD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20 (0.5)</w:t>
            </w:r>
          </w:p>
        </w:tc>
        <w:tc>
          <w:tcPr>
            <w:tcW w:w="1751" w:type="dxa"/>
          </w:tcPr>
          <w:p w14:paraId="23201044" w14:textId="1BB3BDBF" w:rsidR="004A14FD" w:rsidRPr="005067BF" w:rsidRDefault="008A17BA" w:rsidP="004A14FD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5,069</w:t>
            </w:r>
          </w:p>
        </w:tc>
        <w:tc>
          <w:tcPr>
            <w:tcW w:w="2301" w:type="dxa"/>
          </w:tcPr>
          <w:p w14:paraId="201CD872" w14:textId="1FCD9BEB" w:rsidR="004A14FD" w:rsidRPr="005067BF" w:rsidRDefault="004A14FD" w:rsidP="004A14FD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310/652/4,031</w:t>
            </w:r>
          </w:p>
        </w:tc>
      </w:tr>
      <w:tr w:rsidR="00547123" w:rsidRPr="005067BF" w14:paraId="18274B7F" w14:textId="77777777" w:rsidTr="005067BF">
        <w:tc>
          <w:tcPr>
            <w:tcW w:w="1861" w:type="dxa"/>
          </w:tcPr>
          <w:p w14:paraId="3D7C0045" w14:textId="77777777" w:rsidR="00547123" w:rsidRPr="005067BF" w:rsidRDefault="00FF6FFA" w:rsidP="00547123">
            <w:pPr>
              <w:rPr>
                <w:rFonts w:ascii="Arial" w:hAnsi="Arial" w:cs="Arial"/>
                <w:sz w:val="18"/>
                <w:szCs w:val="18"/>
              </w:rPr>
            </w:pPr>
            <w:sdt>
              <w:sdtPr>
                <w:rPr>
                  <w:rFonts w:ascii="Arial" w:hAnsi="Arial" w:cs="Arial"/>
                  <w:sz w:val="18"/>
                  <w:szCs w:val="18"/>
                </w:rPr>
                <w:alias w:val="To edit, see citavi.com/edit"/>
                <w:tag w:val="CitaviPlaceholder#1bd5b428-b2cb-4e73-b25e-7cd416adde4e"/>
                <w:id w:val="1982270600"/>
                <w:placeholder>
                  <w:docPart w:val="7504792060FB4641B5CA1D90E9CEF844"/>
                </w:placeholder>
              </w:sdtPr>
              <w:sdtEndPr/>
              <w:sdtContent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djYmZmMDdiLTM4YjctNDVmOS04ODM0LWYzZjAyNWM0ZmVhZiIsIkVudHJpZXMiOlt7IiRpZCI6IjIiLCIkdHlwZSI6IlN3aXNzQWNhZGVtaWMuQ2l0YXZpLkNpdGF0aW9ucy5Xb3JkUGxhY2Vob2xkZXJFbnRyeSwgU3dpc3NBY2FkZW1pYy5DaXRhdmkiLCJJZCI6ImU2MjQxY2E4LTY5YjktNDczZi1iNmNjLTMyYWExZGM2NTVmYSIsIlJhbmdlTGVuZ3RoIjoxNSwiUmVmZXJlbmNlSWQiOiJkMTY5Y2RkNi0wNmJmLTQ3OGMtYmQ1MS01YTAwNjEwYTFhYm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MwMDk2Mjk5IiwiVXJpU3RyaW5nIjoiaHR0cDovL3d3dy5uY2JpLm5sbS5uaWguZ292L3B1Ym1lZC8zMDA5NjI5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zZWYiLCJDcmVhdGVkT24iOiIyMDIwLTExLTExVDE1OjQ1OjE1IiwiTW9kaWZpZWRCeSI6Il9Kb3NlZiIsIklkIjoiNTk1OTRiZjQtNmY5My00YjBlLThjNzUtODFmOWU0YWFlZDBkIiwiTW9kaWZpZWRPbiI6IjIwMjAtMTEtMTFUMTU6NDU6MTU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JQTUM2NDQ3NDA4IiwiVXJpU3RyaW5nIjoiaHR0cHM6Ly93d3cubmNiaS5ubG0ubmloLmdvdi9wbWMvYXJ0aWNsZXMvUE1DNjQ0NzQwO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zZWYiLCJDcmVhdGVkT24iOiIyMDIwLTExLTExVDE1OjQ1OjE1IiwiTW9kaWZpZWRCeSI6Il9Kb3NlZiIsIklkIjoiODI2ZDhiNGUtYTEzZC00OTNhLWI3OTMtODNkY2QyODllMTAzIiwiTW9kaWZpZWRPbiI6IjIwMjAtMTEtMTFUMTU6NDU6MTU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Y2VsbC4yMDE4LjA3LjAyOCIsIlVyaVN0cmluZyI6Imh0dHBzOi8vZG9pLm9yZy8xMC4xMDE2L2ouY2VsbC4yMDE4LjA3LjAyOC4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}</w:instrText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Saunders et al.</w:t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="007665C4" w:rsidRPr="005067BF">
              <w:rPr>
                <w:rFonts w:ascii="Arial" w:hAnsi="Arial" w:cs="Arial"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sz w:val="18"/>
                  <w:szCs w:val="18"/>
                </w:rPr>
                <w:alias w:val="To edit, see citavi.com/edit"/>
                <w:tag w:val="CitaviPlaceholder#7cbff07b-38b7-45f9-8834-f3f025c4feaf"/>
                <w:id w:val="824701394"/>
                <w:placeholder>
                  <w:docPart w:val="7504792060FB4641B5CA1D90E9CEF844"/>
                </w:placeholder>
              </w:sdtPr>
              <w:sdtEndPr/>
              <w:sdtContent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FiZDViNDI4LWIyY2ItNGU3My1iMjVlLTdjZDQxNmFkZGU0ZSIsIkVudHJpZXMiOlt7IiRpZCI6IjIiLCIkdHlwZSI6IlN3aXNzQWNhZGVtaWMuQ2l0YXZpLkNpdGF0aW9ucy5Xb3JkUGxhY2Vob2xkZXJFbnRyeSwgU3dpc3NBY2FkZW1pYy5DaXRhdmkiLCJJZCI6ImZiNjg5Mzk5LTg5NTUtNDQzMy04MjIyLThhYmVmNjdkZTU0NCIsIlJhbmdlTGVuZ3RoIjo2LCJSZWZlcmVuY2VJZCI6ImQxNjljZGQ2LTA2YmYtNDc4Yy1iZDUxLTVhMDA2MTBhMWFiY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zAwOTYyOTkiLCJVcmlTdHJpbmciOiJodHRwOi8vd3d3Lm5jYmkubmxtLm5paC5nb3YvcHVibWVkLzMwMDk2Mjk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3NlZiIsIkNyZWF0ZWRPbiI6IjIwMjAtMTEtMTFUMTU6NDU6MTUiLCJNb2RpZmllZEJ5IjoiX0pvc2VmIiwiSWQiOiI4MjZkOGI0ZS1hMTNkLTQ5M2EtYjc5My04M2RjZDI4OWUxMDMiLCJNb2RpZmllZE9uIjoiMjAyMC0xMS0xMVQxNTo0NToxNS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TYvai5jZWxsLjIwMTguMDcuMDI4IiwiVXJpU3RyaW5nIjoiaHR0cHM6Ly9kb2kub3JnLzEwLjEwMTYvai5jZWxsLjIwMTguMDcuMDI4L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}</w:instrText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18)</w:t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</w:p>
          <w:p w14:paraId="0ED62E13" w14:textId="12A0CA42" w:rsidR="000F793C" w:rsidRPr="005067BF" w:rsidRDefault="000F793C" w:rsidP="00547123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GSE116470</w:t>
            </w:r>
          </w:p>
        </w:tc>
        <w:tc>
          <w:tcPr>
            <w:tcW w:w="1627" w:type="dxa"/>
          </w:tcPr>
          <w:p w14:paraId="67AFF152" w14:textId="4D950A9F" w:rsidR="00710D7F" w:rsidRPr="005067BF" w:rsidRDefault="00710D7F" w:rsidP="007665C4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Cell types other than OLG were excluded</w:t>
            </w:r>
          </w:p>
          <w:p w14:paraId="2E971AE7" w14:textId="7CF8966E" w:rsidR="007665C4" w:rsidRPr="005067BF" w:rsidRDefault="007665C4" w:rsidP="007665C4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 xml:space="preserve">(see  Methods </w:t>
            </w:r>
            <w:sdt>
              <w:sdtPr>
                <w:rPr>
                  <w:rFonts w:ascii="Arial" w:hAnsi="Arial" w:cs="Arial"/>
                  <w:sz w:val="18"/>
                  <w:szCs w:val="18"/>
                </w:rPr>
                <w:alias w:val="To edit, see citavi.com/edit"/>
                <w:tag w:val="CitaviPlaceholder#1bd5b428-b2cb-4e73-b25e-7cd416adde4e"/>
                <w:id w:val="87366851"/>
                <w:placeholder>
                  <w:docPart w:val="C0674ED5885E495BB13B3B7250643E78"/>
                </w:placeholder>
              </w:sdtPr>
              <w:sdtEndPr/>
              <w:sdtContent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djYmZmMDdiLTM4YjctNDVmOS04ODM0LWYzZjAyNWM0ZmVhZiIsIkVudHJpZXMiOlt7IiRpZCI6IjIiLCIkdHlwZSI6IlN3aXNzQWNhZGVtaWMuQ2l0YXZpLkNpdGF0aW9ucy5Xb3JkUGxhY2Vob2xkZXJFbnRyeSwgU3dpc3NBY2FkZW1pYy5DaXRhdmkiLCJJZCI6ImU2MjQxY2E4LTY5YjktNDczZi1iNmNjLTMyYWExZGM2NTVmYSIsIlJhbmdlTGVuZ3RoIjoxNSwiUmVmZXJlbmNlSWQiOiJkMTY5Y2RkNi0wNmJmLTQ3OGMtYmQ1MS01YTAwNjEwYTFhYm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MwMDk2Mjk5IiwiVXJpU3RyaW5nIjoiaHR0cDovL3d3dy5uY2JpLm5sbS5uaWguZ292L3B1Ym1lZC8zMDA5NjI5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zZWYiLCJDcmVhdGVkT24iOiIyMDIwLTExLTExVDE1OjQ1OjE1IiwiTW9kaWZpZWRCeSI6Il9Kb3NlZiIsIklkIjoiNTk1OTRiZjQtNmY5My00YjBlLThjNzUtODFmOWU0YWFlZDBkIiwiTW9kaWZpZWRPbiI6IjIwMjAtMTEtMTFUMTU6NDU6MTU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JQTUM2NDQ3NDA4IiwiVXJpU3RyaW5nIjoiaHR0cHM6Ly93d3cubmNiaS5ubG0ubmloLmdvdi9wbWMvYXJ0aWNsZXMvUE1DNjQ0NzQwO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zZWYiLCJDcmVhdGVkT24iOiIyMDIwLTExLTExVDE1OjQ1OjE1IiwiTW9kaWZpZWRCeSI6Il9Kb3NlZiIsIklkIjoiODI2ZDhiNGUtYTEzZC00OTNhLWI3OTMtODNkY2QyODllMTAzIiwiTW9kaWZpZWRPbiI6IjIwMjAtMTEtMTFUMTU6NDU6MTU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Y2VsbC4yMDE4LjA3LjAyOCIsIlVyaVN0cmluZyI6Imh0dHBzOi8vZG9pLm9yZy8xMC4xMDE2L2ouY2VsbC4yMDE4LjA3LjAyOC4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}</w:instrTex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Saunders et al.</w: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Pr="005067BF">
              <w:rPr>
                <w:rFonts w:ascii="Arial" w:hAnsi="Arial" w:cs="Arial"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sz w:val="18"/>
                  <w:szCs w:val="18"/>
                </w:rPr>
                <w:alias w:val="To edit, see citavi.com/edit"/>
                <w:tag w:val="CitaviPlaceholder#7cbff07b-38b7-45f9-8834-f3f025c4feaf"/>
                <w:id w:val="-993635802"/>
                <w:placeholder>
                  <w:docPart w:val="C0674ED5885E495BB13B3B7250643E78"/>
                </w:placeholder>
              </w:sdtPr>
              <w:sdtEndPr/>
              <w:sdtContent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FiZDViNDI4LWIyY2ItNGU3My1iMjVlLTdjZDQxNmFkZGU0ZSIsIkVudHJpZXMiOlt7IiRpZCI6IjIiLCIkdHlwZSI6IlN3aXNzQWNhZGVtaWMuQ2l0YXZpLkNpdGF0aW9ucy5Xb3JkUGxhY2Vob2xkZXJFbnRyeSwgU3dpc3NBY2FkZW1pYy5DaXRhdmkiLCJJZCI6ImZiNjg5Mzk5LTg5NTUtNDQzMy04MjIyLThhYmVmNjdkZTU0NCIsIlJhbmdlTGVuZ3RoIjo2LCJSZWZlcmVuY2VJZCI6ImQxNjljZGQ2LTA2YmYtNDc4Yy1iZDUxLTVhMDA2MTBhMWFiY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zAwOTYyOTkiLCJVcmlTdHJpbmciOiJodHRwOi8vd3d3Lm5jYmkubmxtLm5paC5nb3YvcHVibWVkLzMwMDk2Mjk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3NlZiIsIkNyZWF0ZWRPbiI6IjIwMjAtMTEtMTFUMTU6NDU6MTUiLCJNb2RpZmllZEJ5IjoiX0pvc2VmIiwiSWQiOiI4MjZkOGI0ZS1hMTNkLTQ5M2EtYjc5My04M2RjZDI4OWUxMDMiLCJNb2RpZmllZE9uIjoiMjAyMC0xMS0xMVQxNTo0NToxNS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TYvai5jZWxsLjIwMTguMDcuMDI4IiwiVXJpU3RyaW5nIjoiaHR0cHM6Ly9kb2kub3JnLzEwLjEwMTYvai5jZWxsLjIwMTguMDcuMDI4L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}</w:instrTex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18)</w: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Pr="005067BF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635" w:type="dxa"/>
          </w:tcPr>
          <w:p w14:paraId="49B252A3" w14:textId="5336AB3B" w:rsidR="007665C4" w:rsidRPr="005067BF" w:rsidRDefault="006351A0" w:rsidP="007665C4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/</w:t>
            </w:r>
          </w:p>
        </w:tc>
        <w:tc>
          <w:tcPr>
            <w:tcW w:w="1751" w:type="dxa"/>
          </w:tcPr>
          <w:p w14:paraId="591918D8" w14:textId="3A73B8F7" w:rsidR="007665C4" w:rsidRPr="005067BF" w:rsidRDefault="006351A0" w:rsidP="007665C4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49,270</w:t>
            </w:r>
          </w:p>
        </w:tc>
        <w:tc>
          <w:tcPr>
            <w:tcW w:w="2301" w:type="dxa"/>
          </w:tcPr>
          <w:p w14:paraId="32DB0A4F" w14:textId="74EC894D" w:rsidR="007665C4" w:rsidRPr="005067BF" w:rsidRDefault="007665C4" w:rsidP="007665C4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0/0/49,270</w:t>
            </w:r>
          </w:p>
        </w:tc>
      </w:tr>
      <w:tr w:rsidR="00547123" w:rsidRPr="005067BF" w14:paraId="6F30E251" w14:textId="77777777" w:rsidTr="005067BF">
        <w:tc>
          <w:tcPr>
            <w:tcW w:w="1861" w:type="dxa"/>
          </w:tcPr>
          <w:p w14:paraId="1F3B29C3" w14:textId="77777777" w:rsidR="00547123" w:rsidRPr="005067BF" w:rsidRDefault="00FF6FFA" w:rsidP="00547123">
            <w:pPr>
              <w:rPr>
                <w:rFonts w:ascii="Arial" w:hAnsi="Arial" w:cs="Arial"/>
                <w:noProof/>
                <w:sz w:val="18"/>
                <w:szCs w:val="18"/>
              </w:rPr>
            </w:pP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0059be01-703d-4f98-ab60-17a6f1cafe53"/>
                <w:id w:val="607551997"/>
                <w:placeholder>
                  <w:docPart w:val="DA0902CE0EB042E6B5206742488096FF"/>
                </w:placeholder>
              </w:sdtPr>
              <w:sdtEndPr/>
              <w:sdtContent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VlZjUzYTQ1LTA1MzQtNDkwNC1iMTdmLWExNGZlYzU2NGE4OSIsIkVudHJpZXMiOlt7IiRpZCI6IjIiLCIkdHlwZSI6IlN3aXNzQWNhZGVtaWMuQ2l0YXZpLkNpdGF0aW9ucy5Xb3JkUGxhY2Vob2xkZXJFbnRyeSwgU3dpc3NBY2FkZW1pYy5DaXRhdmkiLCJJZCI6IjUwZmVjOTg2LTU4MDktNDM1NS05ZGZiLTNhMjc3MGI0NmQzOCIsIlJhbmdlTGVuZ3RoIjoxNCwiUmVmZXJlbmNlSWQiOiI1MmQwMDA5ZC1jZTAwLTRjMGQtYjljNy0xZDkzMGJhODU2ZW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gvczQxNTg2LTAyMC0xOTk5LTAiLCJVcmlTdHJpbmciOiJodHRwczovL2RvaS5vcmcvMTAuMTAzOC9zNDE1ODYtMDIwLTE5OTkt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zZWYiLCJDcmVhdGVkT24iOiIyMDIwLTExLTExVDE1OjMwOjA4IiwiTW9kaWZpZWRCeSI6Il9Kb3NlZiIsIklkIjoiNGViNDcxZTktY2ExNC00NDFlLWJmNzAtMGUwYWJlYzE5Zjk1IiwiTW9kaWZpZWRPbiI6IjIwMjAtMTEtMTFUMTU6MzA6MDg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jA1MTU5MSIsIlVyaVN0cmluZyI6Imh0dHA6Ly93d3cubmNiaS5ubG0ubmloLmdvdi9wdWJtZWQvMzIwNTE1OTE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}</w:instrText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Wheeler et al.</w:t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="007665C4" w:rsidRPr="005067BF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5ef53a45-0534-4904-b17f-a14fec564a89"/>
                <w:id w:val="1720323477"/>
                <w:placeholder>
                  <w:docPart w:val="DA0902CE0EB042E6B5206742488096FF"/>
                </w:placeholder>
              </w:sdtPr>
              <w:sdtEndPr/>
              <w:sdtContent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AwNTliZTAxLTcwM2QtNGY5OC1hYjYwLTE3YTZmMWNhZmU1MyIsIkVudHJpZXMiOlt7IiRpZCI6IjIiLCIkdHlwZSI6IlN3aXNzQWNhZGVtaWMuQ2l0YXZpLkNpdGF0aW9ucy5Xb3JkUGxhY2Vob2xkZXJFbnRyeSwgU3dpc3NBY2FkZW1pYy5DaXRhdmkiLCJJZCI6IjAyNjhhYjAzLTAwYTQtNDE3My1iOGE4LTQyOTA3NzNmZjhiNyIsIlJhbmdlTGVuZ3RoIjo2LCJSZWZlcmVuY2VJZCI6IjUyZDAwMDlkLWNlMDAtNGMwZC1iOWM3LTFkOTMwYmE4NTZl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M4L3M0MTU4Ni0wMjAtMTk5OS0wIiwiVXJpU3RyaW5nIjoiaHR0cHM6Ly9kb2kub3JnLzEwLjEwMzgvczQxNTg2LTAyMC0xOTk5LTA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xMS0xMVQxNTozMDowOCIsIk1vZGlmaWVkQnkiOiJfSm9zZWYiLCJJZCI6IjRlYjQ3MWU5LWNhMTQtNDQxZS1iZjcwLTBlMGFiZWMxOWY5NSIsIk1vZGlmaWVkT24iOiIyMDIwLTExLTExVDE1OjMwOjA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zIwNTE1OTEiLCJVcmlTdHJpbmciOiJodHRwOi8vd3d3Lm5jYmkubmxtLm5paC5nb3YvcHVibWVkLzMyMDUxNTkx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}</w:instrText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20)</w:t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</w:p>
          <w:p w14:paraId="6F6F6C4F" w14:textId="7A4E0C4F" w:rsidR="00D875F4" w:rsidRPr="005067BF" w:rsidRDefault="00D875F4" w:rsidP="00547123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GSE130119</w:t>
            </w:r>
          </w:p>
        </w:tc>
        <w:tc>
          <w:tcPr>
            <w:tcW w:w="1627" w:type="dxa"/>
          </w:tcPr>
          <w:p w14:paraId="3FF4704A" w14:textId="709D6691" w:rsidR="00294382" w:rsidRPr="005067BF" w:rsidRDefault="00294382" w:rsidP="00294382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Cell types other than OLG were excluded</w:t>
            </w:r>
            <w:r w:rsidR="006F0F12" w:rsidRPr="005067BF">
              <w:rPr>
                <w:rFonts w:ascii="Arial" w:hAnsi="Arial" w:cs="Arial"/>
                <w:sz w:val="18"/>
                <w:szCs w:val="18"/>
              </w:rPr>
              <w:t>;</w:t>
            </w:r>
          </w:p>
          <w:p w14:paraId="40804865" w14:textId="77777777" w:rsidR="00294382" w:rsidRPr="005067BF" w:rsidRDefault="00294382" w:rsidP="00294382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Cells from EAE mice were excluded</w:t>
            </w:r>
          </w:p>
          <w:p w14:paraId="209B1826" w14:textId="750F6D3C" w:rsidR="007665C4" w:rsidRPr="005067BF" w:rsidRDefault="007665C4" w:rsidP="007665C4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noProof/>
                <w:sz w:val="18"/>
                <w:szCs w:val="18"/>
              </w:rPr>
              <w:t xml:space="preserve">(see Methods </w:t>
            </w: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0059be01-703d-4f98-ab60-17a6f1cafe53"/>
                <w:id w:val="1536314141"/>
                <w:placeholder>
                  <w:docPart w:val="249A0B564E1A4A5882466717D068223A"/>
                </w:placeholder>
              </w:sdtPr>
              <w:sdtEndPr/>
              <w:sdtContent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VlZjUzYTQ1LTA1MzQtNDkwNC1iMTdmLWExNGZlYzU2NGE4OSIsIkVudHJpZXMiOlt7IiRpZCI6IjIiLCIkdHlwZSI6IlN3aXNzQWNhZGVtaWMuQ2l0YXZpLkNpdGF0aW9ucy5Xb3JkUGxhY2Vob2xkZXJFbnRyeSwgU3dpc3NBY2FkZW1pYy5DaXRhdmkiLCJJZCI6IjUwZmVjOTg2LTU4MDktNDM1NS05ZGZiLTNhMjc3MGI0NmQzOCIsIlJhbmdlTGVuZ3RoIjoxNCwiUmVmZXJlbmNlSWQiOiI1MmQwMDA5ZC1jZTAwLTRjMGQtYjljNy0xZDkzMGJhODU2ZW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gvczQxNTg2LTAyMC0xOTk5LTAiLCJVcmlTdHJpbmciOiJodHRwczovL2RvaS5vcmcvMTAuMTAzOC9zNDE1ODYtMDIwLTE5OTkt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zZWYiLCJDcmVhdGVkT24iOiIyMDIwLTExLTExVDE1OjMwOjA4IiwiTW9kaWZpZWRCeSI6Il9Kb3NlZiIsIklkIjoiNGViNDcxZTktY2ExNC00NDFlLWJmNzAtMGUwYWJlYzE5Zjk1IiwiTW9kaWZpZWRPbiI6IjIwMjAtMTEtMTFUMTU6MzA6MDg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jA1MTU5MSIsIlVyaVN0cmluZyI6Imh0dHA6Ly93d3cubmNiaS5ubG0ubmloLmdvdi9wdWJtZWQvMzIwNTE1OTE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}</w:instrTex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Wheeler et al.</w: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Pr="005067BF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5ef53a45-0534-4904-b17f-a14fec564a89"/>
                <w:id w:val="-421337339"/>
                <w:placeholder>
                  <w:docPart w:val="249A0B564E1A4A5882466717D068223A"/>
                </w:placeholder>
              </w:sdtPr>
              <w:sdtEndPr/>
              <w:sdtContent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AwNTliZTAxLTcwM2QtNGY5OC1hYjYwLTE3YTZmMWNhZmU1MyIsIkVudHJpZXMiOlt7IiRpZCI6IjIiLCIkdHlwZSI6IlN3aXNzQWNhZGVtaWMuQ2l0YXZpLkNpdGF0aW9ucy5Xb3JkUGxhY2Vob2xkZXJFbnRyeSwgU3dpc3NBY2FkZW1pYy5DaXRhdmkiLCJJZCI6IjAyNjhhYjAzLTAwYTQtNDE3My1iOGE4LTQyOTA3NzNmZjhiNyIsIlJhbmdlTGVuZ3RoIjo2LCJSZWZlcmVuY2VJZCI6IjUyZDAwMDlkLWNlMDAtNGMwZC1iOWM3LTFkOTMwYmE4NTZl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M4L3M0MTU4Ni0wMjAtMTk5OS0wIiwiVXJpU3RyaW5nIjoiaHR0cHM6Ly9kb2kub3JnLzEwLjEwMzgvczQxNTg2LTAyMC0xOTk5LTA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xMS0xMVQxNTozMDowOCIsIk1vZGlmaWVkQnkiOiJfSm9zZWYiLCJJZCI6IjRlYjQ3MWU5LWNhMTQtNDQxZS1iZjcwLTBlMGFiZWMxOWY5NSIsIk1vZGlmaWVkT24iOiIyMDIwLTExLTExVDE1OjMwOjA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zIwNTE1OTEiLCJVcmlTdHJpbmciOiJodHRwOi8vd3d3Lm5jYmkubmxtLm5paC5nb3YvcHVibWVkLzMyMDUxNTkx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}</w:instrTex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20)</w: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)</w:t>
                </w:r>
              </w:sdtContent>
            </w:sdt>
          </w:p>
        </w:tc>
        <w:tc>
          <w:tcPr>
            <w:tcW w:w="1635" w:type="dxa"/>
          </w:tcPr>
          <w:p w14:paraId="78FA309C" w14:textId="3B89AC70" w:rsidR="007665C4" w:rsidRPr="005067BF" w:rsidRDefault="00372A7F" w:rsidP="007665C4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 xml:space="preserve">30 (0.5) </w:t>
            </w:r>
          </w:p>
        </w:tc>
        <w:tc>
          <w:tcPr>
            <w:tcW w:w="1751" w:type="dxa"/>
          </w:tcPr>
          <w:p w14:paraId="3127C377" w14:textId="1E7C68D5" w:rsidR="007665C4" w:rsidRPr="005067BF" w:rsidRDefault="00294382" w:rsidP="007665C4">
            <w:pPr>
              <w:rPr>
                <w:rFonts w:ascii="Arial" w:hAnsi="Arial" w:cs="Arial"/>
                <w:sz w:val="18"/>
                <w:szCs w:val="18"/>
                <w:u w:val="dotted"/>
              </w:rPr>
            </w:pPr>
            <w:r w:rsidRPr="005067BF">
              <w:rPr>
                <w:rFonts w:ascii="Arial" w:hAnsi="Arial" w:cs="Arial"/>
                <w:sz w:val="18"/>
                <w:szCs w:val="18"/>
                <w:u w:val="dotted"/>
              </w:rPr>
              <w:t>71,310</w:t>
            </w:r>
          </w:p>
        </w:tc>
        <w:tc>
          <w:tcPr>
            <w:tcW w:w="2301" w:type="dxa"/>
          </w:tcPr>
          <w:p w14:paraId="5D826A32" w14:textId="3D890B55" w:rsidR="007665C4" w:rsidRPr="005067BF" w:rsidRDefault="007665C4" w:rsidP="007665C4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0/0/1,373</w:t>
            </w:r>
          </w:p>
        </w:tc>
      </w:tr>
      <w:tr w:rsidR="00547123" w:rsidRPr="005067BF" w14:paraId="28A0258F" w14:textId="77777777" w:rsidTr="005067BF">
        <w:tc>
          <w:tcPr>
            <w:tcW w:w="1861" w:type="dxa"/>
          </w:tcPr>
          <w:p w14:paraId="105182DD" w14:textId="77777777" w:rsidR="00547123" w:rsidRPr="005067BF" w:rsidRDefault="00FF6FFA" w:rsidP="00547123">
            <w:pPr>
              <w:rPr>
                <w:rFonts w:ascii="Arial" w:hAnsi="Arial" w:cs="Arial"/>
                <w:sz w:val="18"/>
                <w:szCs w:val="18"/>
              </w:rPr>
            </w:pPr>
            <w:sdt>
              <w:sdtPr>
                <w:rPr>
                  <w:rFonts w:ascii="Arial" w:hAnsi="Arial" w:cs="Arial"/>
                  <w:sz w:val="18"/>
                  <w:szCs w:val="18"/>
                </w:rPr>
                <w:alias w:val="To edit, see citavi.com/edit"/>
                <w:tag w:val="CitaviPlaceholder#9e7294e2-874a-4ca6-821c-37b4fce9586a"/>
                <w:id w:val="1387371176"/>
                <w:placeholder>
                  <w:docPart w:val="F2F28A7F6A0547028B71251CE35683D2"/>
                </w:placeholder>
              </w:sdtPr>
              <w:sdtEndPr/>
              <w:sdtContent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2EzM2MwNzM0LTE4N2MtNGZmOC1iMzEwLTY4NTQ1ZmMyN2NjMCIsIkVudHJpZXMiOlt7IiRpZCI6IjIiLCIkdHlwZSI6IlN3aXNzQWNhZGVtaWMuQ2l0YXZpLkNpdGF0aW9ucy5Xb3JkUGxhY2Vob2xkZXJFbnRyeSwgU3dpc3NBY2FkZW1pYy5DaXRhdmkiLCJJZCI6IjZhODI0ZGExLTgyZGMtNDJkZC05NzE5LWYwZmM1MzBiNzMxMiIsIlJhbmdlTGVuZ3RoIjoxNiwiUmVmZXJlbmNlSWQiOiJiMWRkOTFhMy0xYzU0LTQzMzEtYjkyNy1iNGJiYmZmZmRjO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MxNTUxNjAxIiwiVXJpU3RyaW5nIjoiaHR0cDovL3d3dy5uY2JpLm5sbS5uaWguZ292L3B1Ym1lZC8zMTU1MTYw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zZWYiLCJDcmVhdGVkT24iOiIyMDIwLTExLTExVDE1OjQ2OjQzIiwiTW9kaWZpZWRCeSI6Il9Kb3NlZiIsIklkIjoiNzdmYmUyNjItZWI3NC00NTMzLTljNzMtMjE2YTY5OGQ3NjRiIiwiTW9kaWZpZWRPbiI6IjIwMjAtMTEtMTFUMTU6NDY6NDM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M4L3M0MTU5My0wMTktMDQ5MS0zIiwiVXJpU3RyaW5nIjoiaHR0cHM6Ly9kb2kub3JnLzEwLjEwMzgvczQxNTkzLTAxOS0wNDkxL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}</w:instrText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Ximerakis et al.</w:t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="007665C4" w:rsidRPr="005067BF">
              <w:rPr>
                <w:rFonts w:ascii="Arial" w:hAnsi="Arial" w:cs="Arial"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sz w:val="18"/>
                  <w:szCs w:val="18"/>
                </w:rPr>
                <w:alias w:val="To edit, see citavi.com/edit"/>
                <w:tag w:val="CitaviPlaceholder#a33c0734-187c-4ff8-b310-68545fc27cc0"/>
                <w:id w:val="531148589"/>
                <w:placeholder>
                  <w:docPart w:val="F2F28A7F6A0547028B71251CE35683D2"/>
                </w:placeholder>
              </w:sdtPr>
              <w:sdtEndPr/>
              <w:sdtContent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llNzI5NGUyLTg3NGEtNGNhNi04MjFjLTM3YjRmY2U5NTg2YSIsIkVudHJpZXMiOlt7IiRpZCI6IjIiLCIkdHlwZSI6IlN3aXNzQWNhZGVtaWMuQ2l0YXZpLkNpdGF0aW9ucy5Xb3JkUGxhY2Vob2xkZXJFbnRyeSwgU3dpc3NBY2FkZW1pYy5DaXRhdmkiLCJJZCI6IjE0M2FhNTgzLWYwMjgtNDc1Ny1iMmQ2LTAzZGQ2YmU5NDY2OCIsIlJhbmdlTGVuZ3RoIjo2LCJSZWZlcmVuY2VJZCI6ImIxZGQ5MWEzLTFjNTQtNDMzMS1iOTI3LWI0YmJiZmZmZGM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zMTU1MTYwMSIsIlVyaVN0cmluZyI6Imh0dHA6Ly93d3cubmNiaS5ubG0ubmloLmdvdi9wdWJtZWQvMzE1NTE2MDE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c2VmIiwiQ3JlYXRlZE9uIjoiMjAyMC0xMS0xMVQxNTo0Njo0MyIsIk1vZGlmaWVkQnkiOiJfSm9zZWYiLCJJZCI6Ijc3ZmJlMjYyLWViNzQtNDUzMy05YzczLTIxNmE2OThkNzY0YiIsIk1vZGlmaWVkT24iOiIyMDIwLTExLTExVDE1OjQ2OjQz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zOC9zNDE1OTMtMDE5LTA0OTEtMyIsIlVyaVN0cmluZyI6Imh0dHBzOi8vZG9pLm9yZy8xMC4xMDM4L3M0MTU5My0wMTktMDQ5MS0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}</w:instrText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19)</w:t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</w:p>
          <w:p w14:paraId="368815F6" w14:textId="719F88D7" w:rsidR="00D875F4" w:rsidRPr="005067BF" w:rsidRDefault="00547123" w:rsidP="00547123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G</w:t>
            </w:r>
            <w:r w:rsidR="00D875F4" w:rsidRPr="005067BF">
              <w:rPr>
                <w:rFonts w:ascii="Arial" w:hAnsi="Arial" w:cs="Arial"/>
                <w:sz w:val="18"/>
                <w:szCs w:val="18"/>
              </w:rPr>
              <w:t>SE129788</w:t>
            </w:r>
          </w:p>
        </w:tc>
        <w:tc>
          <w:tcPr>
            <w:tcW w:w="1627" w:type="dxa"/>
          </w:tcPr>
          <w:p w14:paraId="737923D9" w14:textId="3D03D7CA" w:rsidR="006B3A5E" w:rsidRPr="005067BF" w:rsidRDefault="006B3A5E" w:rsidP="006B3A5E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Cell types other than OLG were excluded</w:t>
            </w:r>
            <w:r w:rsidR="006F0F12" w:rsidRPr="005067BF">
              <w:rPr>
                <w:rFonts w:ascii="Arial" w:hAnsi="Arial" w:cs="Arial"/>
                <w:sz w:val="18"/>
                <w:szCs w:val="18"/>
              </w:rPr>
              <w:t>;</w:t>
            </w:r>
          </w:p>
          <w:p w14:paraId="68938C54" w14:textId="3D502057" w:rsidR="007665C4" w:rsidRPr="005067BF" w:rsidRDefault="007665C4" w:rsidP="006B3A5E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Mt: &lt;30%</w:t>
            </w:r>
          </w:p>
          <w:p w14:paraId="740F3DD3" w14:textId="1E241057" w:rsidR="007665C4" w:rsidRPr="005067BF" w:rsidRDefault="007665C4" w:rsidP="007665C4">
            <w:pPr>
              <w:ind w:left="720" w:hanging="720"/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(see Methods</w:t>
            </w:r>
          </w:p>
          <w:p w14:paraId="5DC1D27B" w14:textId="780F0A68" w:rsidR="007665C4" w:rsidRPr="005067BF" w:rsidRDefault="00FF6FFA" w:rsidP="007665C4">
            <w:pPr>
              <w:ind w:left="720" w:hanging="720"/>
              <w:rPr>
                <w:rFonts w:ascii="Arial" w:hAnsi="Arial" w:cs="Arial"/>
                <w:sz w:val="18"/>
                <w:szCs w:val="18"/>
              </w:rPr>
            </w:pPr>
            <w:sdt>
              <w:sdtPr>
                <w:rPr>
                  <w:rFonts w:ascii="Arial" w:hAnsi="Arial" w:cs="Arial"/>
                  <w:sz w:val="18"/>
                  <w:szCs w:val="18"/>
                </w:rPr>
                <w:alias w:val="To edit, see citavi.com/edit"/>
                <w:tag w:val="CitaviPlaceholder#9e7294e2-874a-4ca6-821c-37b4fce9586a"/>
                <w:id w:val="-700240334"/>
                <w:placeholder>
                  <w:docPart w:val="A288C18CBF5A45FCB942B887041E03A0"/>
                </w:placeholder>
              </w:sdtPr>
              <w:sdtEndPr/>
              <w:sdtContent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2EzM2MwNzM0LTE4N2MtNGZmOC1iMzEwLTY4NTQ1ZmMyN2NjMCIsIkVudHJpZXMiOlt7IiRpZCI6IjIiLCIkdHlwZSI6IlN3aXNzQWNhZGVtaWMuQ2l0YXZpLkNpdGF0aW9ucy5Xb3JkUGxhY2Vob2xkZXJFbnRyeSwgU3dpc3NBY2FkZW1pYy5DaXRhdmkiLCJJZCI6IjZhODI0ZGExLTgyZGMtNDJkZC05NzE5LWYwZmM1MzBiNzMxMiIsIlJhbmdlTGVuZ3RoIjoxNiwiUmVmZXJlbmNlSWQiOiJiMWRkOTFhMy0xYzU0LTQzMzEtYjkyNy1iNGJiYmZmZmRjO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MxNTUxNjAxIiwiVXJpU3RyaW5nIjoiaHR0cDovL3d3dy5uY2JpLm5sbS5uaWguZ292L3B1Ym1lZC8zMTU1MTYw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zZWYiLCJDcmVhdGVkT24iOiIyMDIwLTExLTExVDE1OjQ2OjQzIiwiTW9kaWZpZWRCeSI6Il9Kb3NlZiIsIklkIjoiNzdmYmUyNjItZWI3NC00NTMzLTljNzMtMjE2YTY5OGQ3NjRiIiwiTW9kaWZpZWRPbiI6IjIwMjAtMTEtMTFUMTU6NDY6NDM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M4L3M0MTU5My0wMTktMDQ5MS0zIiwiVXJpU3RyaW5nIjoiaHR0cHM6Ly9kb2kub3JnLzEwLjEwMzgvczQxNTkzLTAxOS0wNDkxL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}</w:instrText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Ximerakis et al.</w:t>
                </w:r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sdt>
              <w:sdtPr>
                <w:rPr>
                  <w:rFonts w:ascii="Arial" w:hAnsi="Arial" w:cs="Arial"/>
                  <w:sz w:val="18"/>
                  <w:szCs w:val="18"/>
                </w:rPr>
                <w:alias w:val="To edit, see citavi.com/edit"/>
                <w:tag w:val="CitaviPlaceholder#a33c0734-187c-4ff8-b310-68545fc27cc0"/>
                <w:id w:val="2039073286"/>
                <w:placeholder>
                  <w:docPart w:val="A288C18CBF5A45FCB942B887041E03A0"/>
                </w:placeholder>
              </w:sdtPr>
              <w:sdtEndPr/>
              <w:sdtContent>
                <w:r w:rsidR="007665C4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 xml:space="preserve">  </w:t>
                </w:r>
              </w:sdtContent>
            </w:sdt>
          </w:p>
          <w:p w14:paraId="10B0D71A" w14:textId="1CFB844C" w:rsidR="007665C4" w:rsidRPr="005067BF" w:rsidRDefault="007665C4" w:rsidP="007665C4">
            <w:pPr>
              <w:ind w:left="720" w:hanging="720"/>
              <w:rPr>
                <w:rFonts w:ascii="Arial" w:hAnsi="Arial" w:cs="Arial"/>
                <w:sz w:val="18"/>
                <w:szCs w:val="18"/>
                <w:lang w:val="de-DE"/>
              </w:rPr>
            </w:pPr>
            <w:r w:rsidRPr="005067BF">
              <w:rPr>
                <w:rFonts w:ascii="Arial" w:hAnsi="Arial" w:cs="Arial"/>
                <w:sz w:val="18"/>
                <w:szCs w:val="18"/>
                <w:lang w:val="de-DE"/>
              </w:rPr>
              <w:t>(2019))</w:t>
            </w:r>
          </w:p>
        </w:tc>
        <w:tc>
          <w:tcPr>
            <w:tcW w:w="1635" w:type="dxa"/>
          </w:tcPr>
          <w:p w14:paraId="1DBF5B81" w14:textId="50FFFE98" w:rsidR="007665C4" w:rsidRPr="005067BF" w:rsidRDefault="006B3A5E" w:rsidP="007665C4">
            <w:pPr>
              <w:rPr>
                <w:rFonts w:ascii="Arial" w:hAnsi="Arial" w:cs="Arial"/>
                <w:sz w:val="18"/>
                <w:szCs w:val="18"/>
                <w:lang w:val="de-DE"/>
              </w:rPr>
            </w:pPr>
            <w:r w:rsidRPr="005067BF">
              <w:rPr>
                <w:rFonts w:ascii="Arial" w:hAnsi="Arial" w:cs="Arial"/>
                <w:sz w:val="18"/>
                <w:szCs w:val="18"/>
                <w:lang w:val="de-DE"/>
              </w:rPr>
              <w:t xml:space="preserve">40 (0.5) / </w:t>
            </w:r>
            <w:r w:rsidR="00A64520" w:rsidRPr="005067BF">
              <w:rPr>
                <w:rFonts w:ascii="Arial" w:hAnsi="Arial" w:cs="Arial"/>
                <w:sz w:val="18"/>
                <w:szCs w:val="18"/>
                <w:lang w:val="de-DE"/>
              </w:rPr>
              <w:t>13 (0.5)</w:t>
            </w:r>
          </w:p>
        </w:tc>
        <w:tc>
          <w:tcPr>
            <w:tcW w:w="1751" w:type="dxa"/>
          </w:tcPr>
          <w:p w14:paraId="5126353C" w14:textId="3D9F19F6" w:rsidR="007665C4" w:rsidRPr="005067BF" w:rsidRDefault="00F11117" w:rsidP="007665C4">
            <w:pPr>
              <w:rPr>
                <w:rFonts w:ascii="Arial" w:hAnsi="Arial" w:cs="Arial"/>
                <w:sz w:val="18"/>
                <w:szCs w:val="18"/>
                <w:u w:val="dotted"/>
                <w:lang w:val="de-DE"/>
              </w:rPr>
            </w:pPr>
            <w:r w:rsidRPr="005067BF">
              <w:rPr>
                <w:rFonts w:ascii="Arial" w:hAnsi="Arial" w:cs="Arial"/>
                <w:sz w:val="18"/>
                <w:szCs w:val="18"/>
                <w:u w:val="dotted"/>
                <w:lang w:val="de-DE"/>
              </w:rPr>
              <w:t>36,908</w:t>
            </w:r>
          </w:p>
        </w:tc>
        <w:tc>
          <w:tcPr>
            <w:tcW w:w="2301" w:type="dxa"/>
          </w:tcPr>
          <w:p w14:paraId="41D522AD" w14:textId="0B39A9F3" w:rsidR="007665C4" w:rsidRPr="005067BF" w:rsidRDefault="007665C4" w:rsidP="007665C4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0/0/15,400</w:t>
            </w:r>
          </w:p>
        </w:tc>
      </w:tr>
      <w:tr w:rsidR="00547123" w:rsidRPr="005067BF" w14:paraId="5B3274DC" w14:textId="77777777" w:rsidTr="005067BF">
        <w:tc>
          <w:tcPr>
            <w:tcW w:w="1861" w:type="dxa"/>
          </w:tcPr>
          <w:p w14:paraId="25BF90FE" w14:textId="77777777" w:rsidR="00547123" w:rsidRPr="005067BF" w:rsidRDefault="00FF6FFA" w:rsidP="00547123">
            <w:pPr>
              <w:rPr>
                <w:rFonts w:ascii="Arial" w:hAnsi="Arial" w:cs="Arial"/>
                <w:sz w:val="18"/>
                <w:szCs w:val="18"/>
              </w:rPr>
            </w:pPr>
            <w:sdt>
              <w:sdtPr>
                <w:rPr>
                  <w:rFonts w:ascii="Arial" w:hAnsi="Arial" w:cs="Arial"/>
                  <w:sz w:val="18"/>
                  <w:szCs w:val="18"/>
                </w:rPr>
                <w:alias w:val="To edit, see citavi.com/edit"/>
                <w:tag w:val="CitaviPlaceholder#c244d435-e622-43ff-b94e-83d9aaab6d20"/>
                <w:id w:val="-1731614582"/>
                <w:placeholder>
                  <w:docPart w:val="AECE44177EF24C52BC3B1309BEDAAF6D"/>
                </w:placeholder>
              </w:sdtPr>
              <w:sdtEndPr/>
              <w:sdtContent>
                <w:r w:rsidR="007640CB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7640CB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IyY2RhODA3LTI0ZWEtNDQ0My1iZjgwLTU2NzMxMWYwY2Y4NSIsIkVudHJpZXMiOlt7IiRpZCI6IjIiLCIkdHlwZSI6IlN3aXNzQWNhZGVtaWMuQ2l0YXZpLkNpdGF0aW9ucy5Xb3JkUGxhY2Vob2xkZXJFbnRyeSwgU3dpc3NBY2FkZW1pYy5DaXRhdmkiLCJJZCI6ImQ2NDI2M2Q1LTk4N2YtNDdlOS04MGMxLWEyMGQ0YTA0YWQwNCIsIlJhbmdlTGVuZ3RoIjoxMywiUmVmZXJlbmNlSWQiOiJkYjQ5NjVkYS03YTc3LTQ2YmUtYTBhNS1kNzRhNzBkNmNhNm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UE1DNjA4NjkzNCIsIlVyaVN0cmluZyI6Imh0dHBzOi8vd3d3Lm5jYmkubmxtLm5paC5nb3YvcG1jL2FydGljbGVzL1BNQzYwODY5MzQ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vc2VmIiwiQ3JlYXRlZE9uIjoiMjAyMC0xMS0xMVQxNTo0OTozNCIsIk1vZGlmaWVkQnkiOiJfSm9zZWYiLCJJZCI6IjJjNjU5NTMzLThjYmYtNDNiZS05MjU5LTE5NWFkZGExNTMwOSIsIk1vZGlmaWVkT24iOiIyMDIwLTExLTExVDE1OjQ5OjM0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lbGwuMjAxOC4wNi4wMjEiLCJVcmlTdHJpbmciOiJodHRwczovL2RvaS5vcmcvMTAuMTAxNi9qLmNlbGwuMjAxOC4wNi4wMj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xMS0xMVQxNTo0OTozNCIsIk1vZGlmaWVkQnkiOiJfSm9zZWYiLCJJZCI6ImMzNmMzZGRhLTg1M2QtNDJlZS04NjYxLWNhZjVlMWRlNTU3OCIsIk1vZGlmaWVkT24iOiIyMDIwLTExLTExVDE1OjQ5OjM0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zAwOTYzMTQiLCJVcmlTdHJpbmciOiJodHRwOi8vd3d3Lm5jYmkubmxtLm5paC5nb3YvcHVibWVkLzMwMDk2MzE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}</w:instrText>
                </w:r>
                <w:r w:rsidR="007640CB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7640CB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Zeisel et al.</w:t>
                </w:r>
                <w:r w:rsidR="007640CB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="007640CB" w:rsidRPr="005067BF">
              <w:rPr>
                <w:rFonts w:ascii="Arial" w:hAnsi="Arial" w:cs="Arial"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sz w:val="18"/>
                  <w:szCs w:val="18"/>
                </w:rPr>
                <w:alias w:val="To edit, see citavi.com/edit"/>
                <w:tag w:val="CitaviPlaceholder#22cda807-24ea-4443-bf80-567311f0cf85"/>
                <w:id w:val="1999614178"/>
                <w:placeholder>
                  <w:docPart w:val="AECE44177EF24C52BC3B1309BEDAAF6D"/>
                </w:placeholder>
              </w:sdtPr>
              <w:sdtEndPr/>
              <w:sdtContent>
                <w:r w:rsidR="007640CB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7640CB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2MyNDRkNDM1LWU2MjItNDNmZi1iOTRlLTgzZDlhYWFiNmQyMCIsIkVudHJpZXMiOlt7IiRpZCI6IjIiLCIkdHlwZSI6IlN3aXNzQWNhZGVtaWMuQ2l0YXZpLkNpdGF0aW9ucy5Xb3JkUGxhY2Vob2xkZXJFbnRyeSwgU3dpc3NBY2FkZW1pYy5DaXRhdmkiLCJJZCI6IjEwMWFjMjg2LTBmNzktNDYwOS04MWM5LTBjMmQ4YWM4MTdiZCIsIlJhbmdlTGVuZ3RoIjo2LCJSZWZlcmVuY2VJZCI6ImRiNDk2NWRhLTdhNzctNDZiZS1hMGE1LWQ3NGE3MGQ2Y2E2Yy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JQTUM2MDg2OTM0IiwiVXJpU3RyaW5nIjoiaHR0cHM6Ly93d3cubmNiaS5ubG0ubmloLmdvdi9wbWMvYXJ0aWNsZXMvUE1DNjA4NjkzN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zZWYiLCJDcmVhdGVkT24iOiIyMDIwLTExLTExVDE1OjQ5OjM0IiwiTW9kaWZpZWRCeSI6Il9Kb3NlZiIsIklkIjoiMmM2NTk1MzMtOGNiZi00M2JlLTkyNTktMTk1YWRkYTE1MzA5IiwiTW9kaWZpZWRPbiI6IjIwMjAtMTEtMTFUMTU6NDk6MzQ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Y2VsbC4yMDE4LjA2LjAyMSIsIlVyaVN0cmluZyI6Imh0dHBzOi8vZG9pLm9yZy8xMC4xMDE2L2ouY2VsbC4yMDE4LjA2LjAy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zZWYiLCJDcmVhdGVkT24iOiIyMDIwLTExLTExVDE1OjQ5OjM0IiwiTW9kaWZpZWRCeSI6Il9Kb3NlZiIsIklkIjoiYzM2YzNkZGEtODUzZC00MmVlLTg2NjEtY2FmNWUxZGU1NTc4IiwiTW9kaWZpZWRPbiI6IjIwMjAtMTEtMTFUMTU6NDk6MzQ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MDA5NjMxNCIsIlVyaVN0cmluZyI6Imh0dHA6Ly93d3cubmNiaS5ubG0ubmloLmdvdi9wdWJtZWQvMzAwOTYzMT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}</w:instrText>
                </w:r>
                <w:r w:rsidR="007640CB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7640CB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18)</w:t>
                </w:r>
                <w:r w:rsidR="007640CB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</w:p>
          <w:p w14:paraId="22CDA935" w14:textId="494CE37A" w:rsidR="000F793C" w:rsidRPr="005067BF" w:rsidRDefault="000F793C" w:rsidP="00547123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 xml:space="preserve">SRP135960 </w:t>
            </w:r>
          </w:p>
        </w:tc>
        <w:tc>
          <w:tcPr>
            <w:tcW w:w="1627" w:type="dxa"/>
          </w:tcPr>
          <w:p w14:paraId="5C648D6B" w14:textId="58FC465B" w:rsidR="00EF18E3" w:rsidRPr="005067BF" w:rsidRDefault="00EF18E3" w:rsidP="007640CB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Cell types other than OLG were excluded</w:t>
            </w:r>
          </w:p>
          <w:p w14:paraId="049BEC0B" w14:textId="2C0F2754" w:rsidR="007640CB" w:rsidRPr="005067BF" w:rsidRDefault="007640CB" w:rsidP="007640CB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(see Methods</w:t>
            </w:r>
          </w:p>
          <w:p w14:paraId="7AB426E2" w14:textId="4A0A34E4" w:rsidR="007640CB" w:rsidRPr="005067BF" w:rsidRDefault="00FF6FFA" w:rsidP="007640CB">
            <w:pPr>
              <w:rPr>
                <w:rFonts w:ascii="Arial" w:hAnsi="Arial" w:cs="Arial"/>
                <w:sz w:val="18"/>
                <w:szCs w:val="18"/>
              </w:rPr>
            </w:pPr>
            <w:sdt>
              <w:sdtPr>
                <w:rPr>
                  <w:rFonts w:ascii="Arial" w:hAnsi="Arial" w:cs="Arial"/>
                  <w:sz w:val="18"/>
                  <w:szCs w:val="18"/>
                </w:rPr>
                <w:alias w:val="To edit, see citavi.com/edit"/>
                <w:tag w:val="CitaviPlaceholder#c244d435-e622-43ff-b94e-83d9aaab6d20"/>
                <w:id w:val="-1175878066"/>
                <w:placeholder>
                  <w:docPart w:val="87DDB30A40674DF988CFDDE71CB14546"/>
                </w:placeholder>
              </w:sdtPr>
              <w:sdtEndPr/>
              <w:sdtContent>
                <w:r w:rsidR="007640CB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7640CB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IyY2RhODA3LTI0ZWEtNDQ0My1iZjgwLTU2NzMxMWYwY2Y4NSIsIkVudHJpZXMiOlt7IiRpZCI6IjIiLCIkdHlwZSI6IlN3aXNzQWNhZGVtaWMuQ2l0YXZpLkNpdGF0aW9ucy5Xb3JkUGxhY2Vob2xkZXJFbnRyeSwgU3dpc3NBY2FkZW1pYy5DaXRhdmkiLCJJZCI6ImQ2NDI2M2Q1LTk4N2YtNDdlOS04MGMxLWEyMGQ0YTA0YWQwNCIsIlJhbmdlTGVuZ3RoIjoxMywiUmVmZXJlbmNlSWQiOiJkYjQ5NjVkYS03YTc3LTQ2YmUtYTBhNS1kNzRhNzBkNmNhNm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UE1DNjA4NjkzNCIsIlVyaVN0cmluZyI6Imh0dHBzOi8vd3d3Lm5jYmkubmxtLm5paC5nb3YvcG1jL2FydGljbGVzL1BNQzYwODY5MzQ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vc2VmIiwiQ3JlYXRlZE9uIjoiMjAyMC0xMS0xMVQxNTo0OTozNCIsIk1vZGlmaWVkQnkiOiJfSm9zZWYiLCJJZCI6IjJjNjU5NTMzLThjYmYtNDNiZS05MjU5LTE5NWFkZGExNTMwOSIsIk1vZGlmaWVkT24iOiIyMDIwLTExLTExVDE1OjQ5OjM0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lbGwuMjAxOC4wNi4wMjEiLCJVcmlTdHJpbmciOiJodHRwczovL2RvaS5vcmcvMTAuMTAxNi9qLmNlbGwuMjAxOC4wNi4wMj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xMS0xMVQxNTo0OTozNCIsIk1vZGlmaWVkQnkiOiJfSm9zZWYiLCJJZCI6ImMzNmMzZGRhLTg1M2QtNDJlZS04NjYxLWNhZjVlMWRlNTU3OCIsIk1vZGlmaWVkT24iOiIyMDIwLTExLTExVDE1OjQ5OjM0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zAwOTYzMTQiLCJVcmlTdHJpbmciOiJodHRwOi8vd3d3Lm5jYmkubmxtLm5paC5nb3YvcHVibWVkLzMwMDk2MzE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}</w:instrText>
                </w:r>
                <w:r w:rsidR="007640CB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7640CB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Zeisel et al.</w:t>
                </w:r>
                <w:r w:rsidR="007640CB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="007640CB" w:rsidRPr="005067BF">
              <w:rPr>
                <w:rFonts w:ascii="Arial" w:hAnsi="Arial" w:cs="Arial"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sz w:val="18"/>
                  <w:szCs w:val="18"/>
                </w:rPr>
                <w:alias w:val="To edit, see citavi.com/edit"/>
                <w:tag w:val="CitaviPlaceholder#22cda807-24ea-4443-bf80-567311f0cf85"/>
                <w:id w:val="-1405981679"/>
                <w:placeholder>
                  <w:docPart w:val="87DDB30A40674DF988CFDDE71CB14546"/>
                </w:placeholder>
              </w:sdtPr>
              <w:sdtEndPr/>
              <w:sdtContent>
                <w:r w:rsidR="007640CB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7640CB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2MyNDRkNDM1LWU2MjItNDNmZi1iOTRlLTgzZDlhYWFiNmQyMCIsIkVudHJpZXMiOlt7IiRpZCI6IjIiLCIkdHlwZSI6IlN3aXNzQWNhZGVtaWMuQ2l0YXZpLkNpdGF0aW9ucy5Xb3JkUGxhY2Vob2xkZXJFbnRyeSwgU3dpc3NBY2FkZW1pYy5DaXRhdmkiLCJJZCI6IjEwMWFjMjg2LTBmNzktNDYwOS04MWM5LTBjMmQ4YWM4MTdiZCIsIlJhbmdlTGVuZ3RoIjo2LCJSZWZlcmVuY2VJZCI6ImRiNDk2NWRhLTdhNzctNDZiZS1hMGE1LWQ3NGE3MGQ2Y2E2Yy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JQTUM2MDg2OTM0IiwiVXJpU3RyaW5nIjoiaHR0cHM6Ly93d3cubmNiaS5ubG0ubmloLmdvdi9wbWMvYXJ0aWNsZXMvUE1DNjA4NjkzN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zZWYiLCJDcmVhdGVkT24iOiIyMDIwLTExLTExVDE1OjQ5OjM0IiwiTW9kaWZpZWRCeSI6Il9Kb3NlZiIsIklkIjoiMmM2NTk1MzMtOGNiZi00M2JlLTkyNTktMTk1YWRkYTE1MzA5IiwiTW9kaWZpZWRPbiI6IjIwMjAtMTEtMTFUMTU6NDk6MzQ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Y2VsbC4yMDE4LjA2LjAyMSIsIlVyaVN0cmluZyI6Imh0dHBzOi8vZG9pLm9yZy8xMC4xMDE2L2ouY2VsbC4yMDE4LjA2LjAy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zZWYiLCJDcmVhdGVkT24iOiIyMDIwLTExLTExVDE1OjQ5OjM0IiwiTW9kaWZpZWRCeSI6Il9Kb3NlZiIsIklkIjoiYzM2YzNkZGEtODUzZC00MmVlLTg2NjEtY2FmNWUxZGU1NTc4IiwiTW9kaWZpZWRPbiI6IjIwMjAtMTEtMTFUMTU6NDk6MzQ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MDA5NjMxNCIsIlVyaVN0cmluZyI6Imh0dHA6Ly93d3cubmNiaS5ubG0ubmloLmdvdi9wdWJtZWQvMzAwOTYzMT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}</w:instrText>
                </w:r>
                <w:r w:rsidR="007640CB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7640CB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18)</w:t>
                </w:r>
                <w:r w:rsidR="007640CB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="007640CB" w:rsidRPr="005067BF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635" w:type="dxa"/>
          </w:tcPr>
          <w:p w14:paraId="46E109F4" w14:textId="23CB90CD" w:rsidR="007640CB" w:rsidRPr="005067BF" w:rsidRDefault="0014090E" w:rsidP="007640CB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 xml:space="preserve">/ 20 (0.5) </w:t>
            </w:r>
          </w:p>
        </w:tc>
        <w:tc>
          <w:tcPr>
            <w:tcW w:w="1751" w:type="dxa"/>
          </w:tcPr>
          <w:p w14:paraId="4247BC38" w14:textId="6A2C9F25" w:rsidR="007640CB" w:rsidRPr="005067BF" w:rsidRDefault="0014090E" w:rsidP="007640CB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31,073</w:t>
            </w:r>
          </w:p>
        </w:tc>
        <w:tc>
          <w:tcPr>
            <w:tcW w:w="2301" w:type="dxa"/>
          </w:tcPr>
          <w:p w14:paraId="550C7D5E" w14:textId="7211ECA1" w:rsidR="007640CB" w:rsidRPr="005067BF" w:rsidRDefault="007640CB" w:rsidP="007640CB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820/9,678/20,575</w:t>
            </w:r>
          </w:p>
        </w:tc>
      </w:tr>
      <w:tr w:rsidR="00547123" w:rsidRPr="005067BF" w14:paraId="5E9D1F3D" w14:textId="77777777" w:rsidTr="005067BF">
        <w:tc>
          <w:tcPr>
            <w:tcW w:w="1861" w:type="dxa"/>
          </w:tcPr>
          <w:p w14:paraId="235E152A" w14:textId="77777777" w:rsidR="00547123" w:rsidRPr="005067BF" w:rsidRDefault="00FF6FFA" w:rsidP="00547123">
            <w:pPr>
              <w:rPr>
                <w:rFonts w:ascii="Arial" w:hAnsi="Arial" w:cs="Arial"/>
                <w:noProof/>
                <w:sz w:val="18"/>
                <w:szCs w:val="18"/>
              </w:rPr>
            </w:pP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6c0ada8f-4237-4e29-8320-75999c73eb36"/>
                <w:id w:val="-982999826"/>
                <w:placeholder>
                  <w:docPart w:val="52AF68ABD7A84CD593B6A5F8C137DA74"/>
                </w:placeholder>
              </w:sdtPr>
              <w:sdtEndPr/>
              <w:sdtContent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2JlY2U4MTU0LWFjY2MtNDI4MC1iODQ5LTNmNzYxMjU5ZWYxZiIsIkVudHJpZXMiOlt7IiRpZCI6IjIiLCIkdHlwZSI6IlN3aXNzQWNhZGVtaWMuQ2l0YXZpLkNpdGF0aW9ucy5Xb3JkUGxhY2Vob2xkZXJFbnRyeSwgU3dpc3NBY2FkZW1pYy5DaXRhdmkiLCJJZCI6IjA1ZjM0ZjBjLWNkNzQtNGMyMC1hM2ZmLWJiNjU1N2JmZTUwZCIsIlJhbmdlTGVuZ3RoIjoxMywiUmVmZXJlbmNlSWQiOiI0Mzc4MTZkMy1hZDMzLTQxMGQtYjYyYy1jYWFmMmY3MTRmYz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yNTcwMDE3NCIsIlVyaVN0cmluZyI6Imh0dHA6Ly93d3cubmNiaS5ubG0ubmloLmdvdi9wdWJtZWQvMjU3MDAxNz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c2VmIiwiQ3JlYXRlZE9uIjoiMjAyMC0xMS0xMVQxNTo1MTozNiIsIk1vZGlmaWVkQnkiOiJfSm9zZWYiLCJJZCI6IjUwZmYxN2U3LWU1NjItNDkwMy1hNmEzLWVlMzA5ZTQ5YjhhMCIsIk1vZGlmaWVkT24iOiIyMDIwLTExLTExVDE1OjUxOjM2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yNi9zY2llbmNlLmFhYTE5MzQiLCJVcmlTdHJpbmciOiJodHRwczovL2RvaS5vcmcvMTAuMTEyNi9zY2llbmNlLmFhYTE5Mz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}</w:instrTex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Zeisel et al.</w: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="00BE7629" w:rsidRPr="005067BF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bece8154-accc-4280-b849-3f761259ef1f"/>
                <w:id w:val="-637105850"/>
                <w:placeholder>
                  <w:docPart w:val="52AF68ABD7A84CD593B6A5F8C137DA74"/>
                </w:placeholder>
              </w:sdtPr>
              <w:sdtEndPr/>
              <w:sdtContent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ZjMGFkYThmLTQyMzctNGUyOS04MzIwLTc1OTk5YzczZWIzNiIsIkVudHJpZXMiOlt7IiRpZCI6IjIiLCIkdHlwZSI6IlN3aXNzQWNhZGVtaWMuQ2l0YXZpLkNpdGF0aW9ucy5Xb3JkUGxhY2Vob2xkZXJFbnRyeSwgU3dpc3NBY2FkZW1pYy5DaXRhdmkiLCJJZCI6Ijc5ODZlYzI3LTA5ZmQtNGFiMy1hNWY2LWZkNTA4MWE1Nzg5NiIsIlJhbmdlTGVuZ3RoIjo2LCJSZWZlcmVuY2VJZCI6IjQzNzgxNmQzLWFkMzMtNDEwZC1iNjJjLWNhYWYyZjcxNGZj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jU3MDAxNzQiLCJVcmlTdHJpbmciOiJodHRwOi8vd3d3Lm5jYmkubmxtLm5paC5nb3YvcHVibWVkLzI1NzAwMTc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3NlZiIsIkNyZWF0ZWRPbiI6IjIwMjAtMTEtMTFUMTU6NTE6MzYiLCJNb2RpZmllZEJ5IjoiX0pvc2VmIiwiSWQiOiI1MGZmMTdlNy1lNTYyLTQ5MDMtYTZhMy1lZTMwOWU0OWI4YTAiLCJNb2RpZmllZE9uIjoiMjAyMC0xMS0xMVQxNTo1MTozNi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MjYvc2NpZW5jZS5hYWExOTM0IiwiVXJpU3RyaW5nIjoiaHR0cHM6Ly9kb2kub3JnLzEwLjExMjYvc2NpZW5jZS5hYWExOTM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}</w:instrTex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15)</w: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</w:p>
          <w:p w14:paraId="4B78A3FC" w14:textId="28DF8E2D" w:rsidR="000F793C" w:rsidRPr="005067BF" w:rsidRDefault="000F793C" w:rsidP="00547123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GSE60361</w:t>
            </w:r>
          </w:p>
          <w:p w14:paraId="442DADCB" w14:textId="125F6B8B" w:rsidR="000F793C" w:rsidRPr="005067BF" w:rsidRDefault="000F793C" w:rsidP="00BE7629">
            <w:pPr>
              <w:rPr>
                <w:rFonts w:ascii="Arial" w:hAnsi="Arial" w:cs="Arial"/>
                <w:noProof/>
                <w:sz w:val="18"/>
                <w:szCs w:val="18"/>
              </w:rPr>
            </w:pPr>
          </w:p>
        </w:tc>
        <w:tc>
          <w:tcPr>
            <w:tcW w:w="1627" w:type="dxa"/>
          </w:tcPr>
          <w:p w14:paraId="638C66B1" w14:textId="368F1652" w:rsidR="009A2629" w:rsidRPr="005067BF" w:rsidRDefault="009A2629" w:rsidP="009A2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Cell types other than OLG were excluded</w:t>
            </w:r>
          </w:p>
          <w:p w14:paraId="5EC59EE5" w14:textId="389FBFC3" w:rsidR="00BE7629" w:rsidRPr="005067BF" w:rsidRDefault="00BE7629" w:rsidP="00BE7629">
            <w:pPr>
              <w:rPr>
                <w:rFonts w:ascii="Arial" w:hAnsi="Arial" w:cs="Arial"/>
                <w:noProof/>
                <w:sz w:val="18"/>
                <w:szCs w:val="18"/>
              </w:rPr>
            </w:pPr>
            <w:r w:rsidRPr="005067BF">
              <w:rPr>
                <w:rFonts w:ascii="Arial" w:hAnsi="Arial" w:cs="Arial"/>
                <w:noProof/>
                <w:sz w:val="18"/>
                <w:szCs w:val="18"/>
              </w:rPr>
              <w:t>(see Methods</w:t>
            </w:r>
          </w:p>
          <w:p w14:paraId="2228775C" w14:textId="18004E39" w:rsidR="00BE7629" w:rsidRPr="005067BF" w:rsidRDefault="00FF6FFA" w:rsidP="00BE7629">
            <w:pPr>
              <w:rPr>
                <w:rFonts w:ascii="Arial" w:hAnsi="Arial" w:cs="Arial"/>
                <w:sz w:val="18"/>
                <w:szCs w:val="18"/>
              </w:rPr>
            </w:pP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6c0ada8f-4237-4e29-8320-75999c73eb36"/>
                <w:id w:val="1753999503"/>
                <w:placeholder>
                  <w:docPart w:val="1E324927433A48008432FE57DC38961E"/>
                </w:placeholder>
              </w:sdtPr>
              <w:sdtEndPr/>
              <w:sdtContent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2JlY2U4MTU0LWFjY2MtNDI4MC1iODQ5LTNmNzYxMjU5ZWYxZiIsIkVudHJpZXMiOlt7IiRpZCI6IjIiLCIkdHlwZSI6IlN3aXNzQWNhZGVtaWMuQ2l0YXZpLkNpdGF0aW9ucy5Xb3JkUGxhY2Vob2xkZXJFbnRyeSwgU3dpc3NBY2FkZW1pYy5DaXRhdmkiLCJJZCI6IjA1ZjM0ZjBjLWNkNzQtNGMyMC1hM2ZmLWJiNjU1N2JmZTUwZCIsIlJhbmdlTGVuZ3RoIjoxMywiUmVmZXJlbmNlSWQiOiI0Mzc4MTZkMy1hZDMzLTQxMGQtYjYyYy1jYWFmMmY3MTRmYz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yNTcwMDE3NCIsIlVyaVN0cmluZyI6Imh0dHA6Ly93d3cubmNiaS5ubG0ubmloLmdvdi9wdWJtZWQvMjU3MDAxNz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c2VmIiwiQ3JlYXRlZE9uIjoiMjAyMC0xMS0xMVQxNTo1MTozNiIsIk1vZGlmaWVkQnkiOiJfSm9zZWYiLCJJZCI6IjUwZmYxN2U3LWU1NjItNDkwMy1hNmEzLWVlMzA5ZTQ5YjhhMCIsIk1vZGlmaWVkT24iOiIyMDIwLTExLTExVDE1OjUxOjM2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yNi9zY2llbmNlLmFhYTE5MzQiLCJVcmlTdHJpbmciOiJodHRwczovL2RvaS5vcmcvMTAuMTEyNi9zY2llbmNlLmFhYTE5Mz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}</w:instrTex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Zeisel et al.</w: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="00BE7629" w:rsidRPr="005067BF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bece8154-accc-4280-b849-3f761259ef1f"/>
                <w:id w:val="630917950"/>
                <w:placeholder>
                  <w:docPart w:val="1E324927433A48008432FE57DC38961E"/>
                </w:placeholder>
              </w:sdtPr>
              <w:sdtEndPr/>
              <w:sdtContent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ZjMGFkYThmLTQyMzctNGUyOS04MzIwLTc1OTk5YzczZWIzNiIsIkVudHJpZXMiOlt7IiRpZCI6IjIiLCIkdHlwZSI6IlN3aXNzQWNhZGVtaWMuQ2l0YXZpLkNpdGF0aW9ucy5Xb3JkUGxhY2Vob2xkZXJFbnRyeSwgU3dpc3NBY2FkZW1pYy5DaXRhdmkiLCJJZCI6Ijc5ODZlYzI3LTA5ZmQtNGFiMy1hNWY2LWZkNTA4MWE1Nzg5NiIsIlJhbmdlTGVuZ3RoIjo2LCJSZWZlcmVuY2VJZCI6IjQzNzgxNmQzLWFkMzMtNDEwZC1iNjJjLWNhYWYyZjcxNGZj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jU3MDAxNzQiLCJVcmlTdHJpbmciOiJodHRwOi8vd3d3Lm5jYmkubmxtLm5paC5nb3YvcHVibWVkLzI1NzAwMTc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3NlZiIsIkNyZWF0ZWRPbiI6IjIwMjAtMTEtMTFUMTU6NTE6MzYiLCJNb2RpZmllZEJ5IjoiX0pvc2VmIiwiSWQiOiI1MGZmMTdlNy1lNTYyLTQ5MDMtYTZhMy1lZTMwOWU0OWI4YTAiLCJNb2RpZmllZE9uIjoiMjAyMC0xMS0xMVQxNTo1MTozNi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MjYvc2NpZW5jZS5hYWExOTM0IiwiVXJpU3RyaW5nIjoiaHR0cHM6Ly9kb2kub3JnLzEwLjExMjYvc2NpZW5jZS5hYWExOTM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}</w:instrTex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15)</w: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="00BE7629" w:rsidRPr="005067BF">
              <w:rPr>
                <w:rFonts w:ascii="Arial" w:hAnsi="Arial" w:cs="Arial"/>
                <w:noProof/>
                <w:sz w:val="18"/>
                <w:szCs w:val="18"/>
              </w:rPr>
              <w:t>)</w:t>
            </w:r>
          </w:p>
        </w:tc>
        <w:tc>
          <w:tcPr>
            <w:tcW w:w="1635" w:type="dxa"/>
          </w:tcPr>
          <w:p w14:paraId="277116B8" w14:textId="404C3255" w:rsidR="00BE7629" w:rsidRPr="005067BF" w:rsidRDefault="009A2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30 (0.5) / 22 (0.5)</w:t>
            </w:r>
          </w:p>
        </w:tc>
        <w:tc>
          <w:tcPr>
            <w:tcW w:w="1751" w:type="dxa"/>
          </w:tcPr>
          <w:p w14:paraId="38815FBE" w14:textId="770DA2A1" w:rsidR="00BE7629" w:rsidRPr="005067BF" w:rsidRDefault="009A2629" w:rsidP="00BE7629">
            <w:pPr>
              <w:rPr>
                <w:rFonts w:ascii="Arial" w:hAnsi="Arial" w:cs="Arial"/>
                <w:sz w:val="18"/>
                <w:szCs w:val="18"/>
                <w:u w:val="dotted"/>
              </w:rPr>
            </w:pPr>
            <w:r w:rsidRPr="005067BF">
              <w:rPr>
                <w:rFonts w:ascii="Arial" w:hAnsi="Arial" w:cs="Arial"/>
                <w:sz w:val="18"/>
                <w:szCs w:val="18"/>
                <w:u w:val="dotted"/>
              </w:rPr>
              <w:t>3,005</w:t>
            </w:r>
          </w:p>
        </w:tc>
        <w:tc>
          <w:tcPr>
            <w:tcW w:w="2301" w:type="dxa"/>
          </w:tcPr>
          <w:p w14:paraId="5642E020" w14:textId="395C0AB3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0/0/820</w:t>
            </w:r>
          </w:p>
        </w:tc>
      </w:tr>
      <w:tr w:rsidR="00547123" w:rsidRPr="005067BF" w14:paraId="75EEDDC7" w14:textId="77777777" w:rsidTr="005067BF">
        <w:tc>
          <w:tcPr>
            <w:tcW w:w="1861" w:type="dxa"/>
          </w:tcPr>
          <w:p w14:paraId="717AF88B" w14:textId="77777777" w:rsidR="00547123" w:rsidRPr="005067BF" w:rsidRDefault="00FF6FFA" w:rsidP="00547123">
            <w:pPr>
              <w:rPr>
                <w:rFonts w:ascii="Arial" w:hAnsi="Arial" w:cs="Arial"/>
                <w:noProof/>
                <w:sz w:val="18"/>
                <w:szCs w:val="18"/>
              </w:rPr>
            </w:pP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d26cf834-3545-4c2b-a5f8-e8f28c1cfd3c"/>
                <w:id w:val="-1475209455"/>
                <w:placeholder>
                  <w:docPart w:val="52AF68ABD7A84CD593B6A5F8C137DA74"/>
                </w:placeholder>
              </w:sdtPr>
              <w:sdtEndPr/>
              <w:sdtContent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2VjZDM0ZWUwLTNiNTEtNDUxYi1iZDNkLTEzOGY1NWFhOWYxNCIsIkVudHJpZXMiOlt7IiRpZCI6IjIiLCIkdHlwZSI6IlN3aXNzQWNhZGVtaWMuQ2l0YXZpLkNpdGF0aW9ucy5Xb3JkUGxhY2Vob2xkZXJFbnRyeSwgU3dpc3NBY2FkZW1pYy5DaXRhdmkiLCJJZCI6IjhkMTAxNmQxLTFkN2EtNDZmOS1iNTBmLTE0ZGI2MmM5YjY3YiIsIlJhbmdlTGVuZ3RoIjoxMSwiUmVmZXJlbmNlSWQiOiI1NWM2MTcyOS0xN2JiLTQ4MjUtYmZmZi0yN2I0YTI5MWE1ZG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UE1DNjk4MDc5MyIsIlVyaVN0cmluZyI6Imh0dHBzOi8vd3d3Lm5jYmkubmxtLm5paC5nb3YvcG1jL2FydGljbGVzL1BNQzY5ODA3O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vc2VmIiwiQ3JlYXRlZE9uIjoiMjAyMC0wOC0yMVQxMzo1MzowNCIsIk1vZGlmaWVkQnkiOiJfSm9zZWYiLCJJZCI6ImI4YmI2ZWRlLWJmYzMtNGM1YS05MTE5LWVhNTFmNDU4NjNmNyIsIk1vZGlmaWVkT24iOiIyMDIwLTA4LTIxVDEzOjUzOjA0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MzE5MzI3OTciLCJVcmlTdHJpbmciOiJodHRwOi8vd3d3Lm5jYmkubmxtLm5paC5nb3YvcHVibWVkLzMxOTMyNzk3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3NlZiIsIkNyZWF0ZWRPbiI6IjIwMjAtMDgtMjFUMTM6NTM6MDQiLCJNb2RpZmllZEJ5IjoiX0pvc2VmIiwiSWQiOiJkMWI3MzU0My1mMWQxLTQ3NzItOWJhYi05NTYwMzFmYzhjMGUiLCJNb2RpZmllZE9uIjoiMjAyMC0wOC0yMVQxMzo1MzowNC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MzgvczQxNTkxLTAxOS0wNjk1LTkiLCJVcmlTdHJpbmciOiJodHRwczovL2RvaS5vcmcvMTAuMTAzOC9zNDE1OTEtMDE5LTA2OTUtO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}</w:instrTex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Zhou et al.</w: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="00BE7629" w:rsidRPr="005067BF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ecd34ee0-3b51-451b-bd3d-138f55aa9f14"/>
                <w:id w:val="-1184205751"/>
                <w:placeholder>
                  <w:docPart w:val="52AF68ABD7A84CD593B6A5F8C137DA74"/>
                </w:placeholder>
              </w:sdtPr>
              <w:sdtEndPr/>
              <w:sdtContent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2QyNmNmODM0LTM1NDUtNGMyYi1hNWY4LWU4ZjI4YzFjZmQzYyIsIkVudHJpZXMiOlt7IiRpZCI6IjIiLCIkdHlwZSI6IlN3aXNzQWNhZGVtaWMuQ2l0YXZpLkNpdGF0aW9ucy5Xb3JkUGxhY2Vob2xkZXJFbnRyeSwgU3dpc3NBY2FkZW1pYy5DaXRhdmkiLCJJZCI6IjM3YTA3Y2VlLTc0MjctNDU3My1iYzMwLWIzM2M3ZjE3ZjBhOSIsIlJhbmdlTGVuZ3RoIjo2LCJSZWZlcmVuY2VJZCI6IjU1YzYxNzI5LTE3YmItNDgyNS1iZmZmLTI3YjRhMjkxYTVk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lBNQzY5ODA3OTMiLCJVcmlTdHJpbmciOiJodHRwczovL3d3dy5uY2JpLm5sbS5uaWguZ292L3BtYy9hcnRpY2xlcy9QTUM2OTgwNzk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3NlZiIsIkNyZWF0ZWRPbiI6IjIwMjAtMDgtMjFUMTM6NTM6MDQiLCJNb2RpZmllZEJ5IjoiX0pvc2VmIiwiSWQiOiJiOGJiNmVkZS1iZmMzLTRjNWEtOTExOS1lYTUxZjQ1ODYzZjciLCJNb2RpZmllZE9uIjoiMjAyMC0wOC0yMVQxMzo1MzowN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jMxOTMyNzk3IiwiVXJpU3RyaW5nIjoiaHR0cDovL3d3dy5uY2JpLm5sbS5uaWguZ292L3B1Ym1lZC8zMTkzMjc5N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zZWYiLCJDcmVhdGVkT24iOiIyMDIwLTA4LTIxVDEzOjUzOjA0IiwiTW9kaWZpZWRCeSI6Il9Kb3NlZiIsIklkIjoiZDFiNzM1NDMtZjFkMS00NzcyLTliYWItOTU2MDMxZmM4YzBlIiwiTW9kaWZpZWRPbiI6IjIwMjAtMDgtMjFUMTM6NTM6MDQ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M4L3M0MTU5MS0wMTktMDY5NS05IiwiVXJpU3RyaW5nIjoiaHR0cHM6Ly9kb2kub3JnLzEwLjEwMzgvczQxNTkxLTAxOS0wNjk1LTk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}</w:instrTex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20)</w: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</w:p>
          <w:p w14:paraId="4664FD7D" w14:textId="0358672E" w:rsidR="00D875F4" w:rsidRPr="005067BF" w:rsidRDefault="00D875F4" w:rsidP="00547123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GSE140511</w:t>
            </w:r>
          </w:p>
        </w:tc>
        <w:tc>
          <w:tcPr>
            <w:tcW w:w="1627" w:type="dxa"/>
          </w:tcPr>
          <w:p w14:paraId="64A1815D" w14:textId="1C65059D" w:rsidR="009A2629" w:rsidRPr="005067BF" w:rsidRDefault="009A2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Cell types other than OLG were excluded</w:t>
            </w:r>
            <w:r w:rsidR="006F0F12" w:rsidRPr="005067BF">
              <w:rPr>
                <w:rFonts w:ascii="Arial" w:hAnsi="Arial" w:cs="Arial"/>
                <w:sz w:val="18"/>
                <w:szCs w:val="18"/>
              </w:rPr>
              <w:t>;</w:t>
            </w:r>
          </w:p>
          <w:p w14:paraId="312F7FEC" w14:textId="6622AE37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No Cut-off</w:t>
            </w:r>
          </w:p>
        </w:tc>
        <w:tc>
          <w:tcPr>
            <w:tcW w:w="1635" w:type="dxa"/>
          </w:tcPr>
          <w:p w14:paraId="2B5D7C61" w14:textId="7FB423F7" w:rsidR="00BE7629" w:rsidRPr="005067BF" w:rsidRDefault="00E130E5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40 (0.5)/</w:t>
            </w:r>
            <w:r w:rsidR="001676A7" w:rsidRPr="005067BF">
              <w:rPr>
                <w:rFonts w:ascii="Arial" w:hAnsi="Arial" w:cs="Arial"/>
                <w:sz w:val="18"/>
                <w:szCs w:val="18"/>
              </w:rPr>
              <w:t xml:space="preserve"> 7 (0.5)</w:t>
            </w:r>
          </w:p>
        </w:tc>
        <w:tc>
          <w:tcPr>
            <w:tcW w:w="1751" w:type="dxa"/>
          </w:tcPr>
          <w:p w14:paraId="3C795228" w14:textId="5BD33F79" w:rsidR="00BE7629" w:rsidRPr="005067BF" w:rsidRDefault="00E130E5" w:rsidP="00BE7629">
            <w:pPr>
              <w:rPr>
                <w:rFonts w:ascii="Arial" w:hAnsi="Arial" w:cs="Arial"/>
                <w:sz w:val="18"/>
                <w:szCs w:val="18"/>
                <w:u w:val="dotted"/>
              </w:rPr>
            </w:pPr>
            <w:r w:rsidRPr="005067BF">
              <w:rPr>
                <w:rFonts w:ascii="Arial" w:hAnsi="Arial" w:cs="Arial"/>
                <w:sz w:val="18"/>
                <w:szCs w:val="18"/>
                <w:u w:val="dotted"/>
              </w:rPr>
              <w:t>90,634</w:t>
            </w:r>
          </w:p>
        </w:tc>
        <w:tc>
          <w:tcPr>
            <w:tcW w:w="2301" w:type="dxa"/>
          </w:tcPr>
          <w:p w14:paraId="155195DC" w14:textId="69C18951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711/44/3,885</w:t>
            </w:r>
          </w:p>
        </w:tc>
      </w:tr>
      <w:tr w:rsidR="00547123" w:rsidRPr="005067BF" w14:paraId="64A2734F" w14:textId="77777777" w:rsidTr="005067BF">
        <w:tc>
          <w:tcPr>
            <w:tcW w:w="1861" w:type="dxa"/>
            <w:shd w:val="clear" w:color="auto" w:fill="D0CECE" w:themeFill="background2" w:themeFillShade="E6"/>
          </w:tcPr>
          <w:p w14:paraId="1E1FF1D5" w14:textId="052A5899" w:rsidR="00BE7629" w:rsidRPr="005067BF" w:rsidRDefault="00BE7629" w:rsidP="00BE7629">
            <w:pPr>
              <w:rPr>
                <w:rFonts w:ascii="Arial" w:hAnsi="Arial" w:cs="Arial"/>
                <w:noProof/>
                <w:sz w:val="18"/>
                <w:szCs w:val="18"/>
              </w:rPr>
            </w:pPr>
            <w:r w:rsidRPr="005067BF">
              <w:rPr>
                <w:rFonts w:ascii="Arial" w:hAnsi="Arial" w:cs="Arial"/>
                <w:noProof/>
                <w:sz w:val="18"/>
                <w:szCs w:val="18"/>
              </w:rPr>
              <w:t>HUMAN ALL</w:t>
            </w:r>
          </w:p>
        </w:tc>
        <w:tc>
          <w:tcPr>
            <w:tcW w:w="1627" w:type="dxa"/>
            <w:shd w:val="clear" w:color="auto" w:fill="D0CECE" w:themeFill="background2" w:themeFillShade="E6"/>
          </w:tcPr>
          <w:p w14:paraId="4A8D3DB0" w14:textId="21BDB6EF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1635" w:type="dxa"/>
            <w:shd w:val="clear" w:color="auto" w:fill="D0CECE" w:themeFill="background2" w:themeFillShade="E6"/>
          </w:tcPr>
          <w:p w14:paraId="27846374" w14:textId="5E4E1542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/15</w:t>
            </w:r>
            <w:r w:rsidR="002910FF" w:rsidRPr="005067BF">
              <w:rPr>
                <w:rFonts w:ascii="Arial" w:hAnsi="Arial" w:cs="Arial"/>
                <w:sz w:val="18"/>
                <w:szCs w:val="18"/>
              </w:rPr>
              <w:t xml:space="preserve"> (0.4)</w:t>
            </w:r>
          </w:p>
        </w:tc>
        <w:tc>
          <w:tcPr>
            <w:tcW w:w="1751" w:type="dxa"/>
            <w:shd w:val="clear" w:color="auto" w:fill="D0CECE" w:themeFill="background2" w:themeFillShade="E6"/>
          </w:tcPr>
          <w:p w14:paraId="1CE81CCE" w14:textId="4C9B62A5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  <w:lang w:val="en-US"/>
              </w:rPr>
              <w:t>55,242</w:t>
            </w:r>
          </w:p>
        </w:tc>
        <w:tc>
          <w:tcPr>
            <w:tcW w:w="2301" w:type="dxa"/>
            <w:shd w:val="clear" w:color="auto" w:fill="D0CECE" w:themeFill="background2" w:themeFillShade="E6"/>
          </w:tcPr>
          <w:p w14:paraId="0FA5BF24" w14:textId="7265212D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41517/132/3700</w:t>
            </w:r>
          </w:p>
        </w:tc>
      </w:tr>
      <w:tr w:rsidR="00547123" w:rsidRPr="005067BF" w14:paraId="73E831FD" w14:textId="77777777" w:rsidTr="005067BF">
        <w:tc>
          <w:tcPr>
            <w:tcW w:w="1861" w:type="dxa"/>
          </w:tcPr>
          <w:p w14:paraId="7ACB533B" w14:textId="77777777" w:rsidR="00547123" w:rsidRPr="005067BF" w:rsidRDefault="00FF6FFA" w:rsidP="00547123">
            <w:pPr>
              <w:rPr>
                <w:rFonts w:ascii="Arial" w:hAnsi="Arial" w:cs="Arial"/>
                <w:noProof/>
                <w:sz w:val="18"/>
                <w:szCs w:val="18"/>
              </w:rPr>
            </w:pP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f95475e0-3693-4bd5-a2a1-a85274099fed"/>
                <w:id w:val="-576601532"/>
                <w:placeholder>
                  <w:docPart w:val="A5EC27034F3847F6879E743BFFC250B1"/>
                </w:placeholder>
              </w:sdtPr>
              <w:sdtEndPr/>
              <w:sdtContent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2RmNDQ0ZmZlLTUwODMtNDM2OS1iMzhkLTNlZWJiMmQxZjQzZiIsIkVudHJpZXMiOlt7IiRpZCI6IjIiLCIkdHlwZSI6IlN3aXNzQWNhZGVtaWMuQ2l0YXZpLkNpdGF0aW9ucy5Xb3JkUGxhY2Vob2xkZXJFbnRyeSwgU3dpc3NBY2FkZW1pYy5DaXRhdmkiLCJJZCI6ImRiNzYzNDdiLTBmMzgtNGU1Yi04YTA0LWU4ZGFjM2FjNjQ0NSIsIlJhbmdlTGVuZ3RoIjoxNCwiUmVmZXJlbmNlSWQiOiI5NTIyYjIwYi0yYTZkLTQxNTEtOGI4MC1jMjMxY2E5NjQ5YW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E3NjgwNTIiLCJVcmlTdHJpbmciOiJodHRwOi8vd3d3Lm5jYmkubmxtLm5paC5nb3YvcHVibWVkLzMxNzY4MDU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3NlZiIsIkNyZWF0ZWRPbiI6IjIwMjAtMTEtMTFUMTU6NDE6MTEiLCJNb2RpZmllZEJ5IjoiX0pvc2VmIiwiSWQiOiI1NGFlN2JlNS04ZmQ1LTQxMmEtYTVkOC00MmE3M2E4YzcxNDciLCJNb2RpZmllZE9uIjoiMjAyMC0xMS0xMVQxNTo0MToxMS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zgvczQxNTkzLTAxOS0wNTM5LTQiLCJVcmlTdHJpbmciOiJodHRwczovL2RvaS5vcmcvMTAuMTAzOC9zNDE1OTMtMDE5LTA1MzktNC4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}</w:instrTex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Grubman et al.</w: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="00BE7629" w:rsidRPr="005067BF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df444ffe-5083-4369-b38d-3eebb2d1f43f"/>
                <w:id w:val="1187098830"/>
                <w:placeholder>
                  <w:docPart w:val="A5EC27034F3847F6879E743BFFC250B1"/>
                </w:placeholder>
              </w:sdtPr>
              <w:sdtEndPr/>
              <w:sdtContent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2Y5NTQ3NWUwLTM2OTMtNGJkNS1hMmExLWE4NTI3NDA5OWZlZCIsIkVudHJpZXMiOlt7IiRpZCI6IjIiLCIkdHlwZSI6IlN3aXNzQWNhZGVtaWMuQ2l0YXZpLkNpdGF0aW9ucy5Xb3JkUGxhY2Vob2xkZXJFbnRyeSwgU3dpc3NBY2FkZW1pYy5DaXRhdmkiLCJJZCI6ImZlZGNiNjMwLTk5YWUtNDA1ZS1iNTBlLWJhYjA3ZmRlOTM4ZSIsIlJhbmdlTGVuZ3RoIjo2LCJSZWZlcmVuY2VJZCI6Ijk1MjJiMjBiLTJhNmQtNDE1MS04YjgwLWMyMzFjYTk2NDlh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MxNzY4MDUyIiwiVXJpU3RyaW5nIjoiaHR0cDovL3d3dy5uY2JpLm5sbS5uaWguZ292L3B1Ym1lZC8zMTc2ODA1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zZWYiLCJDcmVhdGVkT24iOiIyMDIwLTExLTExVDE1OjQxOjExIiwiTW9kaWZpZWRCeSI6Il9Kb3NlZiIsIklkIjoiNTRhZTdiZTUtOGZkNS00MTJhLWE1ZDgtNDJhNzNhOGM3MTQ3IiwiTW9kaWZpZWRPbiI6IjIwMjAtMTEtMTFUMTU6NDE6MT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M4L3M0MTU5My0wMTktMDUzOS00IiwiVXJpU3RyaW5nIjoiaHR0cHM6Ly9kb2kub3JnLzEwLjEwMzgvczQxNTkzLTAxOS0wNTM5LTQu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}</w:instrTex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19)</w: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</w:p>
          <w:p w14:paraId="60235A35" w14:textId="41C34217" w:rsidR="00D875F4" w:rsidRPr="005067BF" w:rsidRDefault="00547123" w:rsidP="00547123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noProof/>
                <w:sz w:val="18"/>
                <w:szCs w:val="18"/>
              </w:rPr>
              <w:t>G</w:t>
            </w:r>
            <w:r w:rsidR="00D875F4" w:rsidRPr="005067BF">
              <w:rPr>
                <w:rFonts w:ascii="Arial" w:hAnsi="Arial" w:cs="Arial"/>
                <w:sz w:val="18"/>
                <w:szCs w:val="18"/>
              </w:rPr>
              <w:t>SE138852</w:t>
            </w:r>
          </w:p>
        </w:tc>
        <w:tc>
          <w:tcPr>
            <w:tcW w:w="1627" w:type="dxa"/>
          </w:tcPr>
          <w:p w14:paraId="7AB4A9E6" w14:textId="38ACEC88" w:rsidR="00AD49C0" w:rsidRPr="005067BF" w:rsidRDefault="00AD49C0" w:rsidP="00BE7629">
            <w:pPr>
              <w:rPr>
                <w:rFonts w:ascii="Arial" w:hAnsi="Arial" w:cs="Arial"/>
                <w:noProof/>
                <w:sz w:val="18"/>
                <w:szCs w:val="18"/>
              </w:rPr>
            </w:pPr>
            <w:r w:rsidRPr="005067BF">
              <w:rPr>
                <w:rFonts w:ascii="Arial" w:hAnsi="Arial" w:cs="Arial"/>
                <w:noProof/>
                <w:sz w:val="18"/>
                <w:szCs w:val="18"/>
              </w:rPr>
              <w:t>Cells from AD patients were excluded</w:t>
            </w:r>
          </w:p>
          <w:p w14:paraId="6444BA3C" w14:textId="2F0F5821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Mt: &lt;10%</w:t>
            </w:r>
          </w:p>
          <w:p w14:paraId="146884DF" w14:textId="2262EBAE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 xml:space="preserve">(see Methods </w:t>
            </w: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778c7fe5-0a1d-41e5-8c17-df44b782ecbd"/>
                <w:id w:val="1209066973"/>
                <w:placeholder>
                  <w:docPart w:val="DAFC90B6CF2D4A73B092646CB2661486"/>
                </w:placeholder>
              </w:sdtPr>
              <w:sdtEndPr/>
              <w:sdtContent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2RmNDQ0ZmZlLTUwODMtNDM2OS1iMzhkLTNlZWJiMmQxZjQzZiIsIkVudHJpZXMiOlt7IiRpZCI6IjIiLCIkdHlwZSI6IlN3aXNzQWNhZGVtaWMuQ2l0YXZpLkNpdGF0aW9ucy5Xb3JkUGxhY2Vob2xkZXJFbnRyeSwgU3dpc3NBY2FkZW1pYy5DaXRhdmkiLCJJZCI6ImRiNzYzNDdiLTBmMzgtNGU1Yi04YTA0LWU4ZGFjM2FjNjQ0NSIsIlJhbmdlTGVuZ3RoIjoxNCwiUmVmZXJlbmNlSWQiOiI5NTIyYjIwYi0yYTZkLTQxNTEtOGI4MC1jMjMxY2E5NjQ5YW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E3NjgwNTIiLCJVcmlTdHJpbmciOiJodHRwOi8vd3d3Lm5jYmkubmxtLm5paC5nb3YvcHVibWVkLzMxNzY4MDU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3NlZiIsIkNyZWF0ZWRPbiI6IjIwMjAtMTEtMTFUMTU6NDE6MTEiLCJNb2RpZmllZEJ5IjoiX0pvc2VmIiwiSWQiOiI1NGFlN2JlNS04ZmQ1LTQxMmEtYTVkOC00MmE3M2E4YzcxNDciLCJNb2RpZmllZE9uIjoiMjAyMC0xMS0xMVQxNTo0MToxMS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zgvczQxNTkzLTAxOS0wNTM5LTQiLCJVcmlTdHJpbmciOiJodHRwczovL2RvaS5vcmcvMTAuMTAzOC9zNDE1OTMtMDE5LTA1MzktNC4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}</w:instrTex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Grubman et al.</w: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Pr="005067BF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5ef247e8-6134-4399-bc1f-fdf8e2a5f103"/>
                <w:id w:val="-1201169305"/>
                <w:placeholder>
                  <w:docPart w:val="DAFC90B6CF2D4A73B092646CB2661486"/>
                </w:placeholder>
              </w:sdtPr>
              <w:sdtEndPr/>
              <w:sdtContent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2Y5NTQ3NWUwLTM2OTMtNGJkNS1hMmExLWE4NTI3NDA5OWZlZCIsIkVudHJpZXMiOlt7IiRpZCI6IjIiLCIkdHlwZSI6IlN3aXNzQWNhZGVtaWMuQ2l0YXZpLkNpdGF0aW9ucy5Xb3JkUGxhY2Vob2xkZXJFbnRyeSwgU3dpc3NBY2FkZW1pYy5DaXRhdmkiLCJJZCI6ImZlZGNiNjMwLTk5YWUtNDA1ZS1iNTBlLWJhYjA3ZmRlOTM4ZSIsIlJhbmdlTGVuZ3RoIjo2LCJSZWZlcmVuY2VJZCI6Ijk1MjJiMjBiLTJhNmQtNDE1MS04YjgwLWMyMzFjYTk2NDlh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MxNzY4MDUyIiwiVXJpU3RyaW5nIjoiaHR0cDovL3d3dy5uY2JpLm5sbS5uaWguZ292L3B1Ym1lZC8zMTc2ODA1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zZWYiLCJDcmVhdGVkT24iOiIyMDIwLTExLTExVDE1OjQxOjExIiwiTW9kaWZpZWRCeSI6Il9Kb3NlZiIsIklkIjoiNTRhZTdiZTUtOGZkNS00MTJhLWE1ZDgtNDJhNzNhOGM3MTQ3IiwiTW9kaWZpZWRPbiI6IjIwMjAtMTEtMTFUMTU6NDE6MT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M4L3M0MTU5My0wMTktMDUzOS00IiwiVXJpU3RyaW5nIjoiaHR0cHM6Ly9kb2kub3JnLzEwLjEwMzgvczQxNTkzLTAxOS0wNTM5LTQu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}</w:instrTex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19)</w: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Pr="005067BF">
              <w:rPr>
                <w:rFonts w:ascii="Arial" w:hAnsi="Arial" w:cs="Arial"/>
                <w:sz w:val="18"/>
                <w:szCs w:val="18"/>
              </w:rPr>
              <w:t xml:space="preserve"> )</w:t>
            </w:r>
          </w:p>
        </w:tc>
        <w:tc>
          <w:tcPr>
            <w:tcW w:w="1635" w:type="dxa"/>
          </w:tcPr>
          <w:p w14:paraId="474890A6" w14:textId="4437CBDC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 xml:space="preserve">20 </w:t>
            </w:r>
            <w:r w:rsidR="007E4115" w:rsidRPr="005067BF">
              <w:rPr>
                <w:rFonts w:ascii="Arial" w:hAnsi="Arial" w:cs="Arial"/>
                <w:sz w:val="18"/>
                <w:szCs w:val="18"/>
              </w:rPr>
              <w:t xml:space="preserve">(0.5) </w:t>
            </w:r>
            <w:r w:rsidRPr="005067BF">
              <w:rPr>
                <w:rFonts w:ascii="Arial" w:hAnsi="Arial" w:cs="Arial"/>
                <w:sz w:val="18"/>
                <w:szCs w:val="18"/>
              </w:rPr>
              <w:t>/ 7</w:t>
            </w:r>
            <w:r w:rsidR="007E4115" w:rsidRPr="005067BF">
              <w:rPr>
                <w:rFonts w:ascii="Arial" w:hAnsi="Arial" w:cs="Arial"/>
                <w:sz w:val="18"/>
                <w:szCs w:val="18"/>
              </w:rPr>
              <w:t xml:space="preserve"> (0.5)</w:t>
            </w:r>
          </w:p>
        </w:tc>
        <w:tc>
          <w:tcPr>
            <w:tcW w:w="1751" w:type="dxa"/>
          </w:tcPr>
          <w:p w14:paraId="45E211A3" w14:textId="6DF9546C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  <w:u w:val="dotted"/>
              </w:rPr>
            </w:pPr>
            <w:r w:rsidRPr="005067BF">
              <w:rPr>
                <w:rFonts w:ascii="Arial" w:hAnsi="Arial" w:cs="Arial"/>
                <w:sz w:val="18"/>
                <w:szCs w:val="18"/>
                <w:u w:val="dotted"/>
              </w:rPr>
              <w:t>13,214</w:t>
            </w:r>
          </w:p>
        </w:tc>
        <w:tc>
          <w:tcPr>
            <w:tcW w:w="2301" w:type="dxa"/>
          </w:tcPr>
          <w:p w14:paraId="0CCB722F" w14:textId="7196DDD1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899/0/2,777</w:t>
            </w:r>
          </w:p>
        </w:tc>
      </w:tr>
      <w:tr w:rsidR="00547123" w:rsidRPr="005067BF" w14:paraId="518B7D6D" w14:textId="77777777" w:rsidTr="005067BF">
        <w:tc>
          <w:tcPr>
            <w:tcW w:w="1861" w:type="dxa"/>
          </w:tcPr>
          <w:p w14:paraId="7C112DDB" w14:textId="77777777" w:rsidR="00547123" w:rsidRPr="005067BF" w:rsidRDefault="00FF6FFA" w:rsidP="00547123">
            <w:pPr>
              <w:rPr>
                <w:rFonts w:ascii="Arial" w:hAnsi="Arial" w:cs="Arial"/>
                <w:noProof/>
                <w:sz w:val="18"/>
                <w:szCs w:val="18"/>
              </w:rPr>
            </w:pP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39e58091-5756-4878-b1c2-c9865f7c520a"/>
                <w:id w:val="1299417159"/>
                <w:placeholder>
                  <w:docPart w:val="FC5DCC67C2B440EA87608D1FD8D163F6"/>
                </w:placeholder>
              </w:sdtPr>
              <w:sdtEndPr/>
              <w:sdtContent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lmZTU0Nzc3LTc0MDMtNDQ1NC05MWZhLWE2OTNmZjJkZjg4NiIsIkVudHJpZXMiOlt7IiRpZCI6IjIiLCIkdHlwZSI6IlN3aXNzQWNhZGVtaWMuQ2l0YXZpLkNpdGF0aW9ucy5Xb3JkUGxhY2Vob2xkZXJFbnRyeSwgU3dpc3NBY2FkZW1pYy5DaXRhdmkiLCJJZCI6IjVkZTdhMDAwLWMxNDItNDBiNS1hYjRmLTI4MjJjNmJjYTM3NCIsIlJhbmdlTGVuZ3RoIjoxMiwiUmVmZXJlbmNlSWQiOiJjNDQ4NzBlOS04MTVmLTQ1NDYtOWY5ZC0xYzMxNjk4ZjE5OG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jg4NDYwODgiLCJVcmlTdHJpbmciOiJodHRwOi8vd3d3Lm5jYmkubmxtLm5paC5nb3YvcHVibWVkLzI4ODQ2MDg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3NlZiIsIkNyZWF0ZWRPbiI6IjIwMjAtMTEtMTFUMTU6Mzk6NTciLCJNb2RpZmllZEJ5IjoiX0pvc2VmIiwiSWQiOiI1MmRhMDFhZS0yZTIxLTRjNDYtYjc1ZS0zZTRkYTEzMWE1NDEiLCJNb2RpZmllZE9uIjoiMjAyMC0xMS0xMVQxNTozOTo1Ny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U2MjMxMzkiLCJVcmlTdHJpbmciOiJodHRwczovL3d3dy5uY2JpLm5sbS5uaWguZ292L3BtYy9hcnRpY2xlcy9QTUM1NjIzMTM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3NlZiIsIkNyZWF0ZWRPbiI6IjIwMjAtMTEtMTFUMTU6Mzk6NTciLCJNb2RpZmllZEJ5IjoiX0pvc2VmIiwiSWQiOiIwNWZhN2M0ZS1hZjNhLTRlZDQtYWNhOC02ODIzYjVjYWNkM2IiLCJNb2RpZmllZE9uIjoiMjAyMC0xMS0xMVQxNTozOTo1N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gvbm1ldGguNDQwNyIsIlVyaVN0cmluZyI6Imh0dHBzOi8vZG9pLm9yZy8xMC4xMDM4L25tZXRoLjQ0MD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}</w:instrTex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Habib et al.</w: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="00BE7629" w:rsidRPr="005067BF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9fe54777-7403-4454-91fa-a693ff2df886"/>
                <w:id w:val="1935166917"/>
                <w:placeholder>
                  <w:docPart w:val="FC5DCC67C2B440EA87608D1FD8D163F6"/>
                </w:placeholder>
              </w:sdtPr>
              <w:sdtEndPr/>
              <w:sdtContent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M5ZTU4MDkxLTU3NTYtNDg3OC1iMWMyLWM5ODY1ZjdjNTIwYSIsIkVudHJpZXMiOlt7IiRpZCI6IjIiLCIkdHlwZSI6IlN3aXNzQWNhZGVtaWMuQ2l0YXZpLkNpdGF0aW9ucy5Xb3JkUGxhY2Vob2xkZXJFbnRyeSwgU3dpc3NBY2FkZW1pYy5DaXRhdmkiLCJJZCI6IjRmY2M2MTdhLTEwNGYtNDMzOC1iYjFiLWZjYTAyYjA5NTQxYyIsIlJhbmdlTGVuZ3RoIjo2LCJSZWZlcmVuY2VJZCI6ImM0NDg3MGU5LTgxNWYtNDU0Ni05ZjlkLTFjMzE2OThmMTk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I4ODQ2MDg4IiwiVXJpU3RyaW5nIjoiaHR0cDovL3d3dy5uY2JpLm5sbS5uaWguZ292L3B1Ym1lZC8yODg0NjA4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zZWYiLCJDcmVhdGVkT24iOiIyMDIwLTExLTExVDE1OjM5OjU3IiwiTW9kaWZpZWRCeSI6Il9Kb3NlZiIsIklkIjoiNTJkYTAxYWUtMmUyMS00YzQ2LWI3NWUtM2U0ZGExMzFhNTQxIiwiTW9kaWZpZWRPbiI6IjIwMjAtMTEtMTFUMTU6Mzk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1NjIzMTM5IiwiVXJpU3RyaW5nIjoiaHR0cHM6Ly93d3cubmNiaS5ubG0ubmloLmdvdi9wbWMvYXJ0aWNsZXMvUE1DNTYyMzEz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zZWYiLCJDcmVhdGVkT24iOiIyMDIwLTExLTExVDE1OjM5OjU3IiwiTW9kaWZpZWRCeSI6Il9Kb3NlZiIsIklkIjoiMDVmYTdjNGUtYWYzYS00ZWQ0LWFjYTgtNjgyM2I1Y2FjZDNiIiwiTW9kaWZpZWRPbiI6IjIwMjAtMTEtMTFUMTU6Mzk6NTc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M4L25tZXRoLjQ0MDciLCJVcmlTdHJpbmciOiJodHRwczovL2RvaS5vcmcvMTAuMTAzOC9ubWV0aC40NDA3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xNykifV19LCJUYWciOiJDaXRhdmlQbGFjZWhvbGRlciM5ZmU1NDc3Ny03NDAzLTQ0NTQtOTFmYS1hNjkzZmYyZGY4ODYiLCJUZXh0IjoiKDIwMTcpIiwiV0FJVmVyc2lvbiI6IjYuOC4wLjAifQ==}</w:instrTex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17)</w: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</w:p>
          <w:p w14:paraId="283BF9C1" w14:textId="1F6B8D1C" w:rsidR="00D875F4" w:rsidRPr="005067BF" w:rsidRDefault="00D875F4" w:rsidP="00547123">
            <w:pPr>
              <w:rPr>
                <w:rFonts w:ascii="Arial" w:hAnsi="Arial" w:cs="Arial"/>
                <w:noProof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 xml:space="preserve">Single Cell Portal </w:t>
            </w:r>
            <w:proofErr w:type="spellStart"/>
            <w:r w:rsidRPr="005067BF">
              <w:rPr>
                <w:rFonts w:ascii="Arial" w:hAnsi="Arial" w:cs="Arial"/>
                <w:sz w:val="18"/>
                <w:szCs w:val="18"/>
              </w:rPr>
              <w:t>DroNC-Seq</w:t>
            </w:r>
            <w:proofErr w:type="spellEnd"/>
            <w:r w:rsidRPr="005067BF">
              <w:rPr>
                <w:rFonts w:ascii="Arial" w:hAnsi="Arial" w:cs="Arial"/>
                <w:sz w:val="18"/>
                <w:szCs w:val="18"/>
              </w:rPr>
              <w:t xml:space="preserve"> human archived brain</w:t>
            </w:r>
          </w:p>
        </w:tc>
        <w:tc>
          <w:tcPr>
            <w:tcW w:w="1627" w:type="dxa"/>
          </w:tcPr>
          <w:p w14:paraId="193FE361" w14:textId="77777777" w:rsidR="00BE7629" w:rsidRPr="005067BF" w:rsidRDefault="00BE7629" w:rsidP="00BE7629">
            <w:pPr>
              <w:ind w:left="720" w:hanging="720"/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&gt; 10,000 reads</w:t>
            </w:r>
          </w:p>
          <w:p w14:paraId="62F222CB" w14:textId="37462681" w:rsidR="00BE7629" w:rsidRPr="005067BF" w:rsidRDefault="00BE7629" w:rsidP="00BE7629">
            <w:pPr>
              <w:ind w:left="720" w:hanging="720"/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per nucleus</w:t>
            </w:r>
          </w:p>
          <w:p w14:paraId="7DE0E233" w14:textId="492987B2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 xml:space="preserve">(see Methods </w:t>
            </w: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7ba4e75d-c073-4fcb-93ca-3f3da776a8f8"/>
                <w:id w:val="798578064"/>
                <w:placeholder>
                  <w:docPart w:val="F8D36C15078D439A89D5D7746B4ED210"/>
                </w:placeholder>
              </w:sdtPr>
              <w:sdtEndPr/>
              <w:sdtContent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lmZTU0Nzc3LTc0MDMtNDQ1NC05MWZhLWE2OTNmZjJkZjg4NiIsIkVudHJpZXMiOlt7IiRpZCI6IjIiLCIkdHlwZSI6IlN3aXNzQWNhZGVtaWMuQ2l0YXZpLkNpdGF0aW9ucy5Xb3JkUGxhY2Vob2xkZXJFbnRyeSwgU3dpc3NBY2FkZW1pYy5DaXRhdmkiLCJJZCI6IjVkZTdhMDAwLWMxNDItNDBiNS1hYjRmLTI4MjJjNmJjYTM3NCIsIlJhbmdlTGVuZ3RoIjoxMiwiUmVmZXJlbmNlSWQiOiJjNDQ4NzBlOS04MTVmLTQ1NDYtOWY5ZC0xYzMxNjk4ZjE5OG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jg4NDYwODgiLCJVcmlTdHJpbmciOiJodHRwOi8vd3d3Lm5jYmkubmxtLm5paC5nb3YvcHVibWVkLzI4ODQ2MDg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3NlZiIsIkNyZWF0ZWRPbiI6IjIwMjAtMTEtMTFUMTU6Mzk6NTciLCJNb2RpZmllZEJ5IjoiX0pvc2VmIiwiSWQiOiI1MmRhMDFhZS0yZTIxLTRjNDYtYjc1ZS0zZTRkYTEzMWE1NDEiLCJNb2RpZmllZE9uIjoiMjAyMC0xMS0xMVQxNTozOTo1Ny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U2MjMxMzkiLCJVcmlTdHJpbmciOiJodHRwczovL3d3dy5uY2JpLm5sbS5uaWguZ292L3BtYy9hcnRpY2xlcy9QTUM1NjIzMTM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3NlZiIsIkNyZWF0ZWRPbiI6IjIwMjAtMTEtMTFUMTU6Mzk6NTciLCJNb2RpZmllZEJ5IjoiX0pvc2VmIiwiSWQiOiIwNWZhN2M0ZS1hZjNhLTRlZDQtYWNhOC02ODIzYjVjYWNkM2IiLCJNb2RpZmllZE9uIjoiMjAyMC0xMS0xMVQxNTozOTo1N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gvbm1ldGguNDQwNyIsIlVyaVN0cmluZyI6Imh0dHBzOi8vZG9pLm9yZy8xMC4xMDM4L25tZXRoLjQ0MD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}</w:instrTex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Habib et al.</w: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Pr="005067BF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1ff0b7a3-1cb3-40ec-9910-436ae33d80e1"/>
                <w:id w:val="-1005520124"/>
                <w:placeholder>
                  <w:docPart w:val="F8D36C15078D439A89D5D7746B4ED210"/>
                </w:placeholder>
              </w:sdtPr>
              <w:sdtEndPr/>
              <w:sdtContent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M5ZTU4MDkxLTU3NTYtNDg3OC1iMWMyLWM5ODY1ZjdjNTIwYSIsIkVudHJpZXMiOlt7IiRpZCI6IjIiLCIkdHlwZSI6IlN3aXNzQWNhZGVtaWMuQ2l0YXZpLkNpdGF0aW9ucy5Xb3JkUGxhY2Vob2xkZXJFbnRyeSwgU3dpc3NBY2FkZW1pYy5DaXRhdmkiLCJJZCI6IjRmY2M2MTdhLTEwNGYtNDMzOC1iYjFiLWZjYTAyYjA5NTQxYyIsIlJhbmdlTGVuZ3RoIjo2LCJSZWZlcmVuY2VJZCI6ImM0NDg3MGU5LTgxNWYtNDU0Ni05ZjlkLTFjMzE2OThmMTk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I4ODQ2MDg4IiwiVXJpU3RyaW5nIjoiaHR0cDovL3d3dy5uY2JpLm5sbS5uaWguZ292L3B1Ym1lZC8yODg0NjA4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zZWYiLCJDcmVhdGVkT24iOiIyMDIwLTExLTExVDE1OjM5OjU3IiwiTW9kaWZpZWRCeSI6Il9Kb3NlZiIsIklkIjoiNTJkYTAxYWUtMmUyMS00YzQ2LWI3NWUtM2U0ZGExMzFhNTQxIiwiTW9kaWZpZWRPbiI6IjIwMjAtMTEtMTFUMTU6Mzk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1NjIzMTM5IiwiVXJpU3RyaW5nIjoiaHR0cHM6Ly93d3cubmNiaS5ubG0ubmloLmdvdi9wbWMvYXJ0aWNsZXMvUE1DNTYyMzEz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zZWYiLCJDcmVhdGVkT24iOiIyMDIwLTExLTExVDE1OjM5OjU3IiwiTW9kaWZpZWRCeSI6Il9Kb3NlZiIsIklkIjoiMDVmYTdjNGUtYWYzYS00ZWQ0LWFjYTgtNjgyM2I1Y2FjZDNiIiwiTW9kaWZpZWRPbiI6IjIwMjAtMTEtMTFUMTU6Mzk6NTc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M4L25tZXRoLjQ0MDciLCJVcmlTdHJpbmciOiJodHRwczovL2RvaS5vcmcvMTAuMTAzOC9ubWV0aC40NDA3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xNykifV19LCJUYWciOiJDaXRhdmlQbGFjZWhvbGRlciMxZmYwYjdhMy0xY2IzLTQwZWMtOTkxMC00MzZhZTMzZDgwZTEiLCJUZXh0IjoiKDIwMTcpIiwiV0FJVmVyc2lvbiI6IjYuOC4wLjAifQ==}</w:instrTex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17)</w: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Pr="005067BF">
              <w:rPr>
                <w:rFonts w:ascii="Arial" w:hAnsi="Arial" w:cs="Arial"/>
                <w:noProof/>
                <w:sz w:val="18"/>
                <w:szCs w:val="18"/>
              </w:rPr>
              <w:t>)</w:t>
            </w:r>
          </w:p>
        </w:tc>
        <w:tc>
          <w:tcPr>
            <w:tcW w:w="1635" w:type="dxa"/>
          </w:tcPr>
          <w:p w14:paraId="1FE9217B" w14:textId="3B5B4C96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20</w:t>
            </w:r>
            <w:r w:rsidR="007E4115" w:rsidRPr="005067BF">
              <w:rPr>
                <w:rFonts w:ascii="Arial" w:hAnsi="Arial" w:cs="Arial"/>
                <w:sz w:val="18"/>
                <w:szCs w:val="18"/>
              </w:rPr>
              <w:t xml:space="preserve"> (0.5)</w:t>
            </w:r>
            <w:r w:rsidRPr="005067BF">
              <w:rPr>
                <w:rFonts w:ascii="Arial" w:hAnsi="Arial" w:cs="Arial"/>
                <w:sz w:val="18"/>
                <w:szCs w:val="18"/>
              </w:rPr>
              <w:t xml:space="preserve"> / 30</w:t>
            </w:r>
            <w:r w:rsidR="007E4115" w:rsidRPr="005067BF">
              <w:rPr>
                <w:rFonts w:ascii="Arial" w:hAnsi="Arial" w:cs="Arial"/>
                <w:sz w:val="18"/>
                <w:szCs w:val="18"/>
              </w:rPr>
              <w:t xml:space="preserve"> (0.5)</w:t>
            </w:r>
          </w:p>
        </w:tc>
        <w:tc>
          <w:tcPr>
            <w:tcW w:w="1751" w:type="dxa"/>
          </w:tcPr>
          <w:p w14:paraId="4DB62048" w14:textId="685B25D5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  <w:u w:val="dotted"/>
              </w:rPr>
            </w:pPr>
            <w:r w:rsidRPr="005067BF">
              <w:rPr>
                <w:rFonts w:ascii="Arial" w:hAnsi="Arial" w:cs="Arial"/>
                <w:sz w:val="18"/>
                <w:szCs w:val="18"/>
                <w:u w:val="dotted"/>
              </w:rPr>
              <w:t>14,963</w:t>
            </w:r>
          </w:p>
        </w:tc>
        <w:tc>
          <w:tcPr>
            <w:tcW w:w="2301" w:type="dxa"/>
          </w:tcPr>
          <w:p w14:paraId="5F0157A0" w14:textId="419F9309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0/0/2,936</w:t>
            </w:r>
          </w:p>
        </w:tc>
      </w:tr>
      <w:tr w:rsidR="00547123" w:rsidRPr="005067BF" w14:paraId="037CC912" w14:textId="77777777" w:rsidTr="005067BF">
        <w:tc>
          <w:tcPr>
            <w:tcW w:w="1861" w:type="dxa"/>
          </w:tcPr>
          <w:p w14:paraId="4ACCFDE0" w14:textId="77777777" w:rsidR="00547123" w:rsidRPr="005067BF" w:rsidRDefault="00FF6FFA" w:rsidP="00547123">
            <w:pPr>
              <w:rPr>
                <w:rFonts w:ascii="Arial" w:hAnsi="Arial" w:cs="Arial"/>
                <w:noProof/>
                <w:sz w:val="18"/>
                <w:szCs w:val="18"/>
              </w:rPr>
            </w:pP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48802f1a-b7f3-421c-8cbc-bff1d8ed8798"/>
                <w:id w:val="928391322"/>
                <w:placeholder>
                  <w:docPart w:val="253E3B2A414C4D4B8F40E511A4E50C1F"/>
                </w:placeholder>
              </w:sdtPr>
              <w:sdtEndPr/>
              <w:sdtContent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2Y1OTUyY2Y1LTBiNGEtNDFiYi05MGQ3LTYwODc0NTg3N2UyNiIsIkVudHJpZXMiOlt7IiRpZCI6IjIiLCIkdHlwZSI6IlN3aXNzQWNhZGVtaWMuQ2l0YXZpLkNpdGF0aW9ucy5Xb3JkUGxhY2Vob2xkZXJFbnRyeSwgU3dpc3NBY2FkZW1pYy5DaXRhdmkiLCJJZCI6IjE4MDRhMjcyLTYzYzAtNGE0MC1hNGEzLTY5YWI1ODZhN2ZjZSIsIlJhbmdlTGVuZ3RoIjoxMiwiUmVmZXJlbmNlSWQiOiJlMGVmYzljMi03N2Q0LTRiZTAtYWVhYy1mZjNiZTI3NjUyN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lBNQzY1NDQ1NDYiLCJVcmlTdHJpbmciOiJodHRwczovL3d3dy5uY2JpLm5sbS5uaWguZ292L3BtYy9hcnRpY2xlcy9QTUM2NTQ0NTQ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3NlZiIsIkNyZWF0ZWRPbiI6IjIwMjAtMTEtMTFUMTU6NDI6MTYiLCJNb2RpZmllZEJ5IjoiX0pvc2VmIiwiSWQiOiIzZjQ1MmQ2Yi03NTAzLTQ4ZDMtOGQzNC1jMmYyOWU3Njc5NjMiLCJNb2RpZmllZE9uIjoiMjAyMC0xMS0xMVQxNTo0Mjox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wNzQ3OTE4IiwiVXJpU3RyaW5nIjoiaHR0cDovL3d3dy5uY2JpLm5sbS5uaWguZ292L3B1Ym1lZC8zMDc0Nzk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zZWYiLCJDcmVhdGVkT24iOiIyMDIwLTExLTExVDE1OjQyOjE2IiwiTW9kaWZpZWRCeSI6Il9Kb3NlZiIsIklkIjoiM2UxZDI1OTEtOGMxMi00NjY4LWFhNTUtODc5ZDM1NjgyNzYyIiwiTW9kaWZpZWRPbiI6IjIwMjAtMTEtMTFUMTU6NDI6MTY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M4L3M0MTU4Ni0wMTktMDkwMy0yIiwiVXJpU3RyaW5nIjoiaHR0cHM6Ly9kb2kub3JnLzEwLjEwMzgvczQxNTg2LTAxOS0wOTAzLT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}</w:instrTex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Jäkel et al.</w: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="00BE7629" w:rsidRPr="005067BF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f5952cf5-0b4a-41bb-90d7-608745877e26"/>
                <w:id w:val="-2025005652"/>
                <w:placeholder>
                  <w:docPart w:val="253E3B2A414C4D4B8F40E511A4E50C1F"/>
                </w:placeholder>
              </w:sdtPr>
              <w:sdtEndPr/>
              <w:sdtContent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Q4ODAyZjFhLWI3ZjMtNDIxYy04Y2JjLWJmZjFkOGVkODc5OCIsIkVudHJpZXMiOlt7IiRpZCI6IjIiLCIkdHlwZSI6IlN3aXNzQWNhZGVtaWMuQ2l0YXZpLkNpdGF0aW9ucy5Xb3JkUGxhY2Vob2xkZXJFbnRyeSwgU3dpc3NBY2FkZW1pYy5DaXRhdmkiLCJJZCI6ImI2ZWUyMWEwLWY5NTAtNDUyZi1iM2Q3LTMxM2M3N2EwNTAzYSIsIlJhbmdlTGVuZ3RoIjo2LCJSZWZlcmVuY2VJZCI6ImUwZWZjOWMyLTc3ZDQtNGJlMC1hZWFjLWZmM2JlMjc2NTI1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QTUM2NTQ0NTQ2IiwiVXJpU3RyaW5nIjoiaHR0cHM6Ly93d3cubmNiaS5ubG0ubmloLmdvdi9wbWMvYXJ0aWNsZXMvUE1DNjU0NDU0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zZWYiLCJDcmVhdGVkT24iOiIyMDIwLTExLTExVDE1OjQyOjE2IiwiTW9kaWZpZWRCeSI6Il9Kb3NlZiIsIklkIjoiM2Y0NTJkNmItNzUwMy00OGQzLThkMzQtYzJmMjllNzY3OTYzIiwiTW9kaWZpZWRPbiI6IjIwMjAtMTEtMTFUMTU6NDI6MTY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Dc0NzkxOCIsIlVyaVN0cmluZyI6Imh0dHA6Ly93d3cubmNiaS5ubG0ubmloLmdvdi9wdWJtZWQvMzA3NDc5MT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c2VmIiwiQ3JlYXRlZE9uIjoiMjAyMC0xMS0xMVQxNTo0MjoxNiIsIk1vZGlmaWVkQnkiOiJfSm9zZWYiLCJJZCI6IjNlMWQyNTkxLThjMTItNDY2OC1hYTU1LTg3OWQzNTY4Mjc2MiIsIk1vZGlmaWVkT24iOiIyMDIwLTExLTExVDE1OjQyOjE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zOC9zNDE1ODYtMDE5LTA5MDMtMiIsIlVyaVN0cmluZyI6Imh0dHBzOi8vZG9pLm9yZy8xMC4xMDM4L3M0MTU4Ni0wMTktMDkwMy0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}</w:instrTex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19)</w: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</w:p>
          <w:p w14:paraId="6A517CA1" w14:textId="70962316" w:rsidR="00D875F4" w:rsidRPr="005067BF" w:rsidRDefault="00D875F4" w:rsidP="00547123">
            <w:pPr>
              <w:rPr>
                <w:rFonts w:ascii="Arial" w:hAnsi="Arial" w:cs="Arial"/>
                <w:noProof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GSE118257</w:t>
            </w:r>
          </w:p>
        </w:tc>
        <w:tc>
          <w:tcPr>
            <w:tcW w:w="1627" w:type="dxa"/>
          </w:tcPr>
          <w:p w14:paraId="266B6966" w14:textId="6E28D20E" w:rsidR="00AD49C0" w:rsidRPr="005067BF" w:rsidRDefault="00AD49C0" w:rsidP="00BE7629">
            <w:pPr>
              <w:rPr>
                <w:rFonts w:ascii="Arial" w:hAnsi="Arial" w:cs="Arial"/>
                <w:noProof/>
                <w:sz w:val="18"/>
                <w:szCs w:val="18"/>
              </w:rPr>
            </w:pPr>
            <w:r w:rsidRPr="005067BF">
              <w:rPr>
                <w:rFonts w:ascii="Arial" w:hAnsi="Arial" w:cs="Arial"/>
                <w:noProof/>
                <w:sz w:val="18"/>
                <w:szCs w:val="18"/>
              </w:rPr>
              <w:t>Cells from MS patients were excluded</w:t>
            </w:r>
          </w:p>
          <w:p w14:paraId="2F9051D3" w14:textId="03426D65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Mt: &lt;20%</w:t>
            </w:r>
          </w:p>
          <w:p w14:paraId="7DB94EAD" w14:textId="6E65CD7F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 xml:space="preserve">(see Methods </w:t>
            </w: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ca32829f-e2ee-4aa3-b6f8-64a9cd90772f"/>
                <w:id w:val="383151717"/>
                <w:placeholder>
                  <w:docPart w:val="6A7C41FFC2EE41B6A30EFDC64EEF5583"/>
                </w:placeholder>
              </w:sdtPr>
              <w:sdtEndPr/>
              <w:sdtContent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2Y1OTUyY2Y1LTBiNGEtNDFiYi05MGQ3LTYwODc0NTg3N2UyNiIsIkVudHJpZXMiOlt7IiRpZCI6IjIiLCIkdHlwZSI6IlN3aXNzQWNhZGVtaWMuQ2l0YXZpLkNpdGF0aW9ucy5Xb3JkUGxhY2Vob2xkZXJFbnRyeSwgU3dpc3NBY2FkZW1pYy5DaXRhdmkiLCJJZCI6IjE4MDRhMjcyLTYzYzAtNGE0MC1hNGEzLTY5YWI1ODZhN2ZjZSIsIlJhbmdlTGVuZ3RoIjoxMiwiUmVmZXJlbmNlSWQiOiJlMGVmYzljMi03N2Q0LTRiZTAtYWVhYy1mZjNiZTI3NjUyN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lBNQzY1NDQ1NDYiLCJVcmlTdHJpbmciOiJodHRwczovL3d3dy5uY2JpLm5sbS5uaWguZ292L3BtYy9hcnRpY2xlcy9QTUM2NTQ0NTQ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3NlZiIsIkNyZWF0ZWRPbiI6IjIwMjAtMTEtMTFUMTU6NDI6MTYiLCJNb2RpZmllZEJ5IjoiX0pvc2VmIiwiSWQiOiIzZjQ1MmQ2Yi03NTAzLTQ4ZDMtOGQzNC1jMmYyOWU3Njc5NjMiLCJNb2RpZmllZE9uIjoiMjAyMC0xMS0xMVQxNTo0Mjox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wNzQ3OTE4IiwiVXJpU3RyaW5nIjoiaHR0cDovL3d3dy5uY2JpLm5sbS5uaWguZ292L3B1Ym1lZC8zMDc0Nzk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zZWYiLCJDcmVhdGVkT24iOiIyMDIwLTExLTExVDE1OjQyOjE2IiwiTW9kaWZpZWRCeSI6Il9Kb3NlZiIsIklkIjoiM2UxZDI1OTEtOGMxMi00NjY4LWFhNTUtODc5ZDM1NjgyNzYyIiwiTW9kaWZpZWRPbiI6IjIwMjAtMTEtMTFUMTU6NDI6MTY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M4L3M0MTU4Ni0wMTktMDkwMy0yIiwiVXJpU3RyaW5nIjoiaHR0cHM6Ly9kb2kub3JnLzEwLjEwMzgvczQxNTg2LTAxOS0wOTAzLT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}</w:instrTex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Jäkel et al.</w: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Pr="005067BF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37d64ddb-95a6-47a7-bb28-225959e373d1"/>
                <w:id w:val="1758786290"/>
                <w:placeholder>
                  <w:docPart w:val="6A7C41FFC2EE41B6A30EFDC64EEF5583"/>
                </w:placeholder>
              </w:sdtPr>
              <w:sdtEndPr/>
              <w:sdtContent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Q4ODAyZjFhLWI3ZjMtNDIxYy04Y2JjLWJmZjFkOGVkODc5OCIsIkVudHJpZXMiOlt7IiRpZCI6IjIiLCIkdHlwZSI6IlN3aXNzQWNhZGVtaWMuQ2l0YXZpLkNpdGF0aW9ucy5Xb3JkUGxhY2Vob2xkZXJFbnRyeSwgU3dpc3NBY2FkZW1pYy5DaXRhdmkiLCJJZCI6ImI2ZWUyMWEwLWY5NTAtNDUyZi1iM2Q3LTMxM2M3N2EwNTAzYSIsIlJhbmdlTGVuZ3RoIjo2LCJSZWZlcmVuY2VJZCI6ImUwZWZjOWMyLTc3ZDQtNGJlMC1hZWFjLWZmM2JlMjc2NTI1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QTUM2NTQ0NTQ2IiwiVXJpU3RyaW5nIjoiaHR0cHM6Ly93d3cubmNiaS5ubG0ubmloLmdvdi9wbWMvYXJ0aWNsZXMvUE1DNjU0NDU0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zZWYiLCJDcmVhdGVkT24iOiIyMDIwLTExLTExVDE1OjQyOjE2IiwiTW9kaWZpZWRCeSI6Il9Kb3NlZiIsIklkIjoiM2Y0NTJkNmItNzUwMy00OGQzLThkMzQtYzJmMjllNzY3OTYzIiwiTW9kaWZpZWRPbiI6IjIwMjAtMTEtMTFUMTU6NDI6MTY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Dc0NzkxOCIsIlVyaVN0cmluZyI6Imh0dHA6Ly93d3cubmNiaS5ubG0ubmloLmdvdi9wdWJtZWQvMzA3NDc5MT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c2VmIiwiQ3JlYXRlZE9uIjoiMjAyMC0xMS0xMVQxNTo0MjoxNiIsIk1vZGlmaWVkQnkiOiJfSm9zZWYiLCJJZCI6IjNlMWQyNTkxLThjMTItNDY2OC1hYTU1LTg3OWQzNTY4Mjc2MiIsIk1vZGlmaWVkT24iOiIyMDIwLTExLTExVDE1OjQyOjE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zOC9zNDE1ODYtMDE5LTA5MDMtMiIsIlVyaVN0cmluZyI6Imh0dHBzOi8vZG9pLm9yZy8xMC4xMDM4L3M0MTU4Ni0wMTktMDkwMy0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}</w:instrTex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19)</w: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Pr="005067BF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635" w:type="dxa"/>
          </w:tcPr>
          <w:p w14:paraId="53271743" w14:textId="3DC3CB37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 xml:space="preserve">25 </w:t>
            </w:r>
            <w:r w:rsidR="007E4115" w:rsidRPr="005067BF">
              <w:rPr>
                <w:rFonts w:ascii="Arial" w:hAnsi="Arial" w:cs="Arial"/>
                <w:sz w:val="18"/>
                <w:szCs w:val="18"/>
              </w:rPr>
              <w:t xml:space="preserve">(0.5) </w:t>
            </w:r>
            <w:r w:rsidRPr="005067BF">
              <w:rPr>
                <w:rFonts w:ascii="Arial" w:hAnsi="Arial" w:cs="Arial"/>
                <w:sz w:val="18"/>
                <w:szCs w:val="18"/>
              </w:rPr>
              <w:t>/ 10</w:t>
            </w:r>
            <w:r w:rsidR="007E4115" w:rsidRPr="005067BF">
              <w:rPr>
                <w:rFonts w:ascii="Arial" w:hAnsi="Arial" w:cs="Arial"/>
                <w:sz w:val="18"/>
                <w:szCs w:val="18"/>
              </w:rPr>
              <w:t xml:space="preserve"> (0.5)</w:t>
            </w:r>
          </w:p>
        </w:tc>
        <w:tc>
          <w:tcPr>
            <w:tcW w:w="1751" w:type="dxa"/>
          </w:tcPr>
          <w:p w14:paraId="1DB438F6" w14:textId="01E91FB2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  <w:u w:val="dotted"/>
              </w:rPr>
              <w:t>17,569</w:t>
            </w:r>
          </w:p>
        </w:tc>
        <w:tc>
          <w:tcPr>
            <w:tcW w:w="2301" w:type="dxa"/>
          </w:tcPr>
          <w:p w14:paraId="25FA041E" w14:textId="7F148829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273/132/3,519</w:t>
            </w:r>
          </w:p>
        </w:tc>
      </w:tr>
      <w:tr w:rsidR="00547123" w:rsidRPr="005067BF" w14:paraId="0D6B61D2" w14:textId="77777777" w:rsidTr="005067BF">
        <w:tc>
          <w:tcPr>
            <w:tcW w:w="1861" w:type="dxa"/>
          </w:tcPr>
          <w:p w14:paraId="06A14D53" w14:textId="752013EF" w:rsidR="00547123" w:rsidRPr="005067BF" w:rsidRDefault="00FF6FFA" w:rsidP="00547123">
            <w:pPr>
              <w:rPr>
                <w:rFonts w:ascii="Arial" w:hAnsi="Arial" w:cs="Arial"/>
                <w:noProof/>
                <w:sz w:val="18"/>
                <w:szCs w:val="18"/>
              </w:rPr>
            </w:pP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9778c239-50d9-4918-9878-ddb52414fc34"/>
                <w:id w:val="1193576924"/>
                <w:placeholder>
                  <w:docPart w:val="253E3B2A414C4D4B8F40E511A4E50C1F"/>
                </w:placeholder>
              </w:sdtPr>
              <w:sdtEndPr/>
              <w:sdtContent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2VkZDA1YmMwLWYwN2UtNDk5MS1hYzgzLWU0NzBkM2MxNjQ2MyIsIkVudHJpZXMiOlt7IiRpZCI6IjIiLCIkdHlwZSI6IlN3aXNzQWNhZGVtaWMuQ2l0YXZpLkNpdGF0aW9ucy5Xb3JkUGxhY2Vob2xkZXJFbnRyeSwgU3dpc3NBY2FkZW1pYy5DaXRhdmkiLCJJZCI6IjUwOGJkNTg0LTZmZTYtNGJiZS04YjUwLWI1OWUxN2VmNjQ2ZSIsIlJhbmdlTGVuZ3RoIjoxMSwiUmVmZXJlbmNlSWQiOiJmZjBmYWJkNi00NmJiLTQ4ODYtODE2MS0zNjM3MWMzZGZlM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I5MjI3NDY5IiwiVXJpU3RyaW5nIjoiaHR0cDovL3d3dy5uY2JpLm5sbS5uaWguZ292L3B1Ym1lZC8yOTIyNzQ2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zZWYiLCJDcmVhdGVkT24iOiIyMDIwLTExLTExVDE1OjMyOjMwIiwiTW9kaWZpZWRCeSI6Il9Kb3NlZiIsIklkIjoiNmUwODQ3YjYtNWFkZi00MmQ0LTg0NzQtNWY5NDAwNmE4NjgzIiwiTW9kaWZpZWRPbiI6IjIwMjAtMTEtMTFUMTU6MzI6MzA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4L25idC40MDM4IiwiVXJpU3RyaW5nIjoiaHR0cHM6Ly9kb2kub3JnLzEwLjEwMzgvbmJ0LjQwMz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xMS0xMVQxNTozMjozMCIsIk1vZGlmaWVkQnkiOiJfSm9zZWYiLCJJZCI6IjQxOTZjNWE0LWUwNzMtNDg5ZS05NmVjLTIyYjUyYWU0OTAzYSIsIk1vZGlmaWVkT24iOiIyMDIwLTExLTExVDE1OjMyOjMw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Tk1MTM5NCIsIlVyaVN0cmluZyI6Imh0dHBzOi8vd3d3Lm5jYmkubmxtLm5paC5nb3YvcG1jL2FydGljbGVzL1BNQzU5NTEzOT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}</w:instrTex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Lake et al.</w: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="00BE7629" w:rsidRPr="005067BF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edd05bc0-f07e-4991-ac83-e470d3c16463"/>
                <w:id w:val="1072321776"/>
                <w:placeholder>
                  <w:docPart w:val="253E3B2A414C4D4B8F40E511A4E50C1F"/>
                </w:placeholder>
              </w:sdtPr>
              <w:sdtEndPr/>
              <w:sdtContent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k3NzhjMjM5LTUwZDktNDkxOC05ODc4LWRkYjUyNDE0ZmMzNCIsIkVudHJpZXMiOlt7IiRpZCI6IjIiLCIkdHlwZSI6IlN3aXNzQWNhZGVtaWMuQ2l0YXZpLkNpdGF0aW9ucy5Xb3JkUGxhY2Vob2xkZXJFbnRyeSwgU3dpc3NBY2FkZW1pYy5DaXRhdmkiLCJJZCI6ImUzZDliZTEzLTE1MWYtNGNkNS05YjY5LTNmNmMwNzY1MTc3ZCIsIlJhbmdlTGVuZ3RoIjo2LCJSZWZlcmVuY2VJZCI6ImZmMGZhYmQ2LTQ2YmItNDg4Ni04MTYxLTM2MzcxYzNkZmU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OTIyNzQ2OSIsIlVyaVN0cmluZyI6Imh0dHA6Ly93d3cubmNiaS5ubG0ubmloLmdvdi9wdWJtZWQvMjkyMjc0Nj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c2VmIiwiQ3JlYXRlZE9uIjoiMjAyMC0xMS0xMVQxNTozMjozMCIsIk1vZGlmaWVkQnkiOiJfSm9zZWYiLCJJZCI6IjZlMDg0N2I2LTVhZGYtNDJkNC04NDc0LTVmOTQwMDZhODY4MyIsIk1vZGlmaWVkT24iOiIyMDIwLTExLTExVDE1OjMyOjMw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YnQuNDAzOCIsIlVyaVN0cmluZyI6Imh0dHBzOi8vZG9pLm9yZy8xMC4xMDM4L25idC40MDM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3NlZiIsIkNyZWF0ZWRPbiI6IjIwMjAtMTEtMTFUMTU6MzI6MzAiLCJNb2RpZmllZEJ5IjoiX0pvc2VmIiwiSWQiOiI0MTk2YzVhNC1lMDczLTQ4OWUtOTZlYy0yMmI1MmFlNDkwM2EiLCJNb2RpZmllZE9uIjoiMjAyMC0xMS0xMVQxNTozMjozMC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U5NTEzOTQiLCJVcmlTdHJpbmciOiJodHRwczovL3d3dy5uY2JpLm5sbS5uaWguZ292L3BtYy9hcnRpY2xlcy9QTUM1OTUxMzk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}</w:instrTex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18)</w: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</w:p>
          <w:p w14:paraId="08237D91" w14:textId="06B91D2F" w:rsidR="00D875F4" w:rsidRPr="005067BF" w:rsidRDefault="00D875F4" w:rsidP="00547123">
            <w:pPr>
              <w:rPr>
                <w:rFonts w:ascii="Arial" w:hAnsi="Arial" w:cs="Arial"/>
                <w:noProof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GSE97930</w:t>
            </w:r>
          </w:p>
        </w:tc>
        <w:tc>
          <w:tcPr>
            <w:tcW w:w="1627" w:type="dxa"/>
          </w:tcPr>
          <w:p w14:paraId="0CE192BF" w14:textId="2FFA53AE" w:rsidR="00BE7629" w:rsidRPr="005067BF" w:rsidRDefault="00BE7629" w:rsidP="00BE7629">
            <w:pPr>
              <w:rPr>
                <w:rFonts w:ascii="Arial" w:hAnsi="Arial" w:cs="Arial"/>
                <w:noProof/>
                <w:sz w:val="18"/>
                <w:szCs w:val="18"/>
              </w:rPr>
            </w:pPr>
            <w:r w:rsidRPr="005067BF">
              <w:rPr>
                <w:rFonts w:ascii="Arial" w:hAnsi="Arial" w:cs="Arial"/>
                <w:noProof/>
                <w:sz w:val="18"/>
                <w:szCs w:val="18"/>
              </w:rPr>
              <w:t>Mt genes excluded</w:t>
            </w:r>
          </w:p>
          <w:p w14:paraId="39F657B2" w14:textId="3F933192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(see Methods</w:t>
            </w:r>
          </w:p>
          <w:p w14:paraId="74C8CED0" w14:textId="38B4D217" w:rsidR="00BE7629" w:rsidRPr="005067BF" w:rsidRDefault="00FF6FFA" w:rsidP="00BE7629">
            <w:pPr>
              <w:rPr>
                <w:rFonts w:ascii="Arial" w:hAnsi="Arial" w:cs="Arial"/>
                <w:sz w:val="18"/>
                <w:szCs w:val="18"/>
              </w:rPr>
            </w:pP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d1299766-7771-476b-8a5f-2a9ac01cd5f2"/>
                <w:id w:val="-1430196216"/>
                <w:placeholder>
                  <w:docPart w:val="EA87EDD6E50B4422ACC7DAA1A69FC664"/>
                </w:placeholder>
              </w:sdtPr>
              <w:sdtEndPr/>
              <w:sdtContent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2VkZDA1YmMwLWYwN2UtNDk5MS1hYzgzLWU0NzBkM2MxNjQ2MyIsIkVudHJpZXMiOlt7IiRpZCI6IjIiLCIkdHlwZSI6IlN3aXNzQWNhZGVtaWMuQ2l0YXZpLkNpdGF0aW9ucy5Xb3JkUGxhY2Vob2xkZXJFbnRyeSwgU3dpc3NBY2FkZW1pYy5DaXRhdmkiLCJJZCI6IjUwOGJkNTg0LTZmZTYtNGJiZS04YjUwLWI1OWUxN2VmNjQ2ZSIsIlJhbmdlTGVuZ3RoIjoxMSwiUmVmZXJlbmNlSWQiOiJmZjBmYWJkNi00NmJiLTQ4ODYtODE2MS0zNjM3MWMzZGZlM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I5MjI3NDY5IiwiVXJpU3RyaW5nIjoiaHR0cDovL3d3dy5uY2JpLm5sbS5uaWguZ292L3B1Ym1lZC8yOTIyNzQ2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zZWYiLCJDcmVhdGVkT24iOiIyMDIwLTExLTExVDE1OjMyOjMwIiwiTW9kaWZpZWRCeSI6Il9Kb3NlZiIsIklkIjoiNmUwODQ3YjYtNWFkZi00MmQ0LTg0NzQtNWY5NDAwNmE4NjgzIiwiTW9kaWZpZWRPbiI6IjIwMjAtMTEtMTFUMTU6MzI6MzA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4L25idC40MDM4IiwiVXJpU3RyaW5nIjoiaHR0cHM6Ly9kb2kub3JnLzEwLjEwMzgvbmJ0LjQwMz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xMS0xMVQxNTozMjozMCIsIk1vZGlmaWVkQnkiOiJfSm9zZWYiLCJJZCI6IjQxOTZjNWE0LWUwNzMtNDg5ZS05NmVjLTIyYjUyYWU0OTAzYSIsIk1vZGlmaWVkT24iOiIyMDIwLTExLTExVDE1OjMyOjMw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Tk1MTM5NCIsIlVyaVN0cmluZyI6Imh0dHBzOi8vd3d3Lm5jYmkubmxtLm5paC5nb3YvcG1jL2FydGljbGVzL1BNQzU5NTEzOT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}</w:instrTex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Lake et al.</w: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="00BE7629" w:rsidRPr="005067BF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ddacfa9f-0317-4e65-9775-a7b88e8268a0"/>
                <w:id w:val="-605414325"/>
                <w:placeholder>
                  <w:docPart w:val="EA87EDD6E50B4422ACC7DAA1A69FC664"/>
                </w:placeholder>
              </w:sdtPr>
              <w:sdtEndPr/>
              <w:sdtContent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k3NzhjMjM5LTUwZDktNDkxOC05ODc4LWRkYjUyNDE0ZmMzNCIsIkVudHJpZXMiOlt7IiRpZCI6IjIiLCIkdHlwZSI6IlN3aXNzQWNhZGVtaWMuQ2l0YXZpLkNpdGF0aW9ucy5Xb3JkUGxhY2Vob2xkZXJFbnRyeSwgU3dpc3NBY2FkZW1pYy5DaXRhdmkiLCJJZCI6ImUzZDliZTEzLTE1MWYtNGNkNS05YjY5LTNmNmMwNzY1MTc3ZCIsIlJhbmdlTGVuZ3RoIjo2LCJSZWZlcmVuY2VJZCI6ImZmMGZhYmQ2LTQ2YmItNDg4Ni04MTYxLTM2MzcxYzNkZmU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OTIyNzQ2OSIsIlVyaVN0cmluZyI6Imh0dHA6Ly93d3cubmNiaS5ubG0ubmloLmdvdi9wdWJtZWQvMjkyMjc0Nj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c2VmIiwiQ3JlYXRlZE9uIjoiMjAyMC0xMS0xMVQxNTozMjozMCIsIk1vZGlmaWVkQnkiOiJfSm9zZWYiLCJJZCI6IjZlMDg0N2I2LTVhZGYtNDJkNC04NDc0LTVmOTQwMDZhODY4MyIsIk1vZGlmaWVkT24iOiIyMDIwLTExLTExVDE1OjMyOjMw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YnQuNDAzOCIsIlVyaVN0cmluZyI6Imh0dHBzOi8vZG9pLm9yZy8xMC4xMDM4L25idC40MDM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3NlZiIsIkNyZWF0ZWRPbiI6IjIwMjAtMTEtMTFUMTU6MzI6MzAiLCJNb2RpZmllZEJ5IjoiX0pvc2VmIiwiSWQiOiI0MTk2YzVhNC1lMDczLTQ4OWUtOTZlYy0yMmI1MmFlNDkwM2EiLCJNb2RpZmllZE9uIjoiMjAyMC0xMS0xMVQxNTozMjozMC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U5NTEzOTQiLCJVcmlTdHJpbmciOiJodHRwczovL3d3dy5uY2JpLm5sbS5uaWguZ292L3BtYy9hcnRpY2xlcy9QTUM1OTUxMzk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}</w:instrTex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18)</w: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="00BE7629" w:rsidRPr="005067BF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635" w:type="dxa"/>
          </w:tcPr>
          <w:p w14:paraId="5494CF22" w14:textId="64F30790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/10</w:t>
            </w:r>
            <w:r w:rsidR="007E4115" w:rsidRPr="005067BF">
              <w:rPr>
                <w:rFonts w:ascii="Arial" w:hAnsi="Arial" w:cs="Arial"/>
                <w:sz w:val="18"/>
                <w:szCs w:val="18"/>
              </w:rPr>
              <w:t xml:space="preserve"> (0.5)</w:t>
            </w:r>
          </w:p>
        </w:tc>
        <w:tc>
          <w:tcPr>
            <w:tcW w:w="1751" w:type="dxa"/>
          </w:tcPr>
          <w:p w14:paraId="6BDB32AD" w14:textId="63EE12BB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5,690</w:t>
            </w:r>
          </w:p>
        </w:tc>
        <w:tc>
          <w:tcPr>
            <w:tcW w:w="2301" w:type="dxa"/>
          </w:tcPr>
          <w:p w14:paraId="53340331" w14:textId="7D778175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1,337/0/4,353</w:t>
            </w:r>
          </w:p>
        </w:tc>
      </w:tr>
      <w:tr w:rsidR="00547123" w:rsidRPr="005067BF" w14:paraId="5B56845B" w14:textId="77777777" w:rsidTr="005067BF">
        <w:tc>
          <w:tcPr>
            <w:tcW w:w="1861" w:type="dxa"/>
          </w:tcPr>
          <w:p w14:paraId="5C4FFAF7" w14:textId="77777777" w:rsidR="00547123" w:rsidRPr="005067BF" w:rsidRDefault="00FF6FFA" w:rsidP="00547123">
            <w:pPr>
              <w:rPr>
                <w:rFonts w:ascii="Arial" w:hAnsi="Arial" w:cs="Arial"/>
                <w:noProof/>
                <w:sz w:val="18"/>
                <w:szCs w:val="18"/>
              </w:rPr>
            </w:pP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11c58a78-2f47-406b-a50c-d3b23ce5ef42"/>
                <w:id w:val="-1514372809"/>
                <w:placeholder>
                  <w:docPart w:val="DA3A3DCC34134463923B1307CC5C5184"/>
                </w:placeholder>
              </w:sdtPr>
              <w:sdtEndPr/>
              <w:sdtContent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NhZDJiOGFiLTFhOGEtNDQ0MS04YjQ1LWE2YzM0YzBlNDJiZSIsIkVudHJpZXMiOlt7IiRpZCI6IjIiLCIkdHlwZSI6IlN3aXNzQWNhZGVtaWMuQ2l0YXZpLkNpdGF0aW9ucy5Xb3JkUGxhY2Vob2xkZXJFbnRyeSwgU3dpc3NBY2FkZW1pYy5DaXRhdmkiLCJJZCI6ImZmOWRlZmQ0LTJjZTUtNDVhMi1iMjgwLTQzNzZiODI3OTYwZCIsIlJhbmdlTGVuZ3RoIjoxNCwiUmVmZXJlbmNlSWQiOiI1MmQwMDA5ZC1jZTAwLTRjMGQtYjljNy0xZDkzMGJhODU2ZW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gvczQxNTg2LTAyMC0xOTk5LTAiLCJVcmlTdHJpbmciOiJodHRwczovL2RvaS5vcmcvMTAuMTAzOC9zNDE1ODYtMDIwLTE5OTkt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zZWYiLCJDcmVhdGVkT24iOiIyMDIwLTExLTExVDE1OjMwOjA4IiwiTW9kaWZpZWRCeSI6Il9Kb3NlZiIsIklkIjoiNGViNDcxZTktY2ExNC00NDFlLWJmNzAtMGUwYWJlYzE5Zjk1IiwiTW9kaWZpZWRPbiI6IjIwMjAtMTEtMTFUMTU6MzA6MDg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jA1MTU5MSIsIlVyaVN0cmluZyI6Imh0dHA6Ly93d3cubmNiaS5ubG0ubmloLmdvdi9wdWJtZWQvMzIwNTE1OTE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}</w:instrTex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Wheeler et al.</w: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="00BE7629" w:rsidRPr="005067BF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3ad2b8ab-1a8a-4441-8b45-a6c34c0e42be"/>
                <w:id w:val="737594040"/>
                <w:placeholder>
                  <w:docPart w:val="DA3A3DCC34134463923B1307CC5C5184"/>
                </w:placeholder>
              </w:sdtPr>
              <w:sdtEndPr/>
              <w:sdtContent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ExYzU4YTc4LTJmNDctNDA2Yi1hNTBjLWQzYjIzY2U1ZWY0MiIsIkVudHJpZXMiOlt7IiRpZCI6IjIiLCIkdHlwZSI6IlN3aXNzQWNhZGVtaWMuQ2l0YXZpLkNpdGF0aW9ucy5Xb3JkUGxhY2Vob2xkZXJFbnRyeSwgU3dpc3NBY2FkZW1pYy5DaXRhdmkiLCJJZCI6ImM0NDU4ZGYxLTAwZjgtNGFhYy1hYjQxLWI3ZDY5MmUwZjZlYyIsIlJhbmdlTGVuZ3RoIjo2LCJSZWZlcmVuY2VJZCI6IjUyZDAwMDlkLWNlMDAtNGMwZC1iOWM3LTFkOTMwYmE4NTZl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M4L3M0MTU4Ni0wMjAtMTk5OS0wIiwiVXJpU3RyaW5nIjoiaHR0cHM6Ly9kb2kub3JnLzEwLjEwMzgvczQxNTg2LTAyMC0xOTk5LTA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xMS0xMVQxNTozMDowOCIsIk1vZGlmaWVkQnkiOiJfSm9zZWYiLCJJZCI6IjRlYjQ3MWU5LWNhMTQtNDQxZS1iZjcwLTBlMGFiZWMxOWY5NSIsIk1vZGlmaWVkT24iOiIyMDIwLTExLTExVDE1OjMwOjA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zIwNTE1OTEiLCJVcmlTdHJpbmciOiJodHRwOi8vd3d3Lm5jYmkubmxtLm5paC5nb3YvcHVibWVkLzMyMDUxNTkx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}</w:instrTex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20)</w: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</w:p>
          <w:p w14:paraId="5B180569" w14:textId="0A64E91F" w:rsidR="00D875F4" w:rsidRPr="005067BF" w:rsidRDefault="00D875F4" w:rsidP="00547123">
            <w:pPr>
              <w:rPr>
                <w:rFonts w:ascii="Arial" w:hAnsi="Arial" w:cs="Arial"/>
                <w:noProof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GSE130119</w:t>
            </w:r>
          </w:p>
          <w:p w14:paraId="0E8F4833" w14:textId="6CD87405" w:rsidR="00D875F4" w:rsidRPr="005067BF" w:rsidRDefault="00D875F4" w:rsidP="00BE7629">
            <w:pPr>
              <w:rPr>
                <w:rFonts w:ascii="Arial" w:hAnsi="Arial" w:cs="Arial"/>
                <w:noProof/>
                <w:sz w:val="18"/>
                <w:szCs w:val="18"/>
              </w:rPr>
            </w:pPr>
          </w:p>
        </w:tc>
        <w:tc>
          <w:tcPr>
            <w:tcW w:w="1627" w:type="dxa"/>
          </w:tcPr>
          <w:p w14:paraId="5CB778C4" w14:textId="77777777" w:rsidR="00AD49C0" w:rsidRPr="005067BF" w:rsidRDefault="00AD49C0" w:rsidP="00AD49C0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Cell types other than OLG were excluded</w:t>
            </w:r>
          </w:p>
          <w:p w14:paraId="116A6B25" w14:textId="787BF77A" w:rsidR="00AD49C0" w:rsidRPr="005067BF" w:rsidRDefault="00AD49C0" w:rsidP="00BE7629">
            <w:pPr>
              <w:rPr>
                <w:rFonts w:ascii="Arial" w:hAnsi="Arial" w:cs="Arial"/>
                <w:noProof/>
                <w:sz w:val="18"/>
                <w:szCs w:val="18"/>
              </w:rPr>
            </w:pPr>
            <w:r w:rsidRPr="005067BF">
              <w:rPr>
                <w:rFonts w:ascii="Arial" w:hAnsi="Arial" w:cs="Arial"/>
                <w:noProof/>
                <w:sz w:val="18"/>
                <w:szCs w:val="18"/>
              </w:rPr>
              <w:t>Cells from MS patients were excluded</w:t>
            </w:r>
          </w:p>
          <w:p w14:paraId="1955D561" w14:textId="1EA0946A" w:rsidR="00BE7629" w:rsidRPr="005067BF" w:rsidRDefault="00BE7629" w:rsidP="00BE7629">
            <w:pPr>
              <w:rPr>
                <w:rFonts w:ascii="Arial" w:hAnsi="Arial" w:cs="Arial"/>
                <w:noProof/>
                <w:sz w:val="18"/>
                <w:szCs w:val="18"/>
              </w:rPr>
            </w:pPr>
            <w:r w:rsidRPr="005067BF">
              <w:rPr>
                <w:rFonts w:ascii="Arial" w:hAnsi="Arial" w:cs="Arial"/>
                <w:noProof/>
                <w:sz w:val="18"/>
                <w:szCs w:val="18"/>
              </w:rPr>
              <w:t>MT: &lt; 30%</w:t>
            </w:r>
          </w:p>
          <w:p w14:paraId="29D18AB8" w14:textId="1075FC1E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noProof/>
                <w:sz w:val="18"/>
                <w:szCs w:val="18"/>
              </w:rPr>
              <w:t>(see Methods</w:t>
            </w: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ea9b516d-5cf0-42a9-a6d3-52a983ff610f"/>
                <w:id w:val="137997499"/>
                <w:placeholder>
                  <w:docPart w:val="9F0E6518342A49E2910E2C4E481FB162"/>
                </w:placeholder>
              </w:sdtPr>
              <w:sdtEndPr/>
              <w:sdtContent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 xml:space="preserve"> </w: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NhZDJiOGFiLTFhOGEtNDQ0MS04YjQ1LWE2YzM0YzBlNDJiZSIsIkVudHJpZXMiOlt7IiRpZCI6IjIiLCIkdHlwZSI6IlN3aXNzQWNhZGVtaWMuQ2l0YXZpLkNpdGF0aW9ucy5Xb3JkUGxhY2Vob2xkZXJFbnRyeSwgU3dpc3NBY2FkZW1pYy5DaXRhdmkiLCJJZCI6ImZmOWRlZmQ0LTJjZTUtNDVhMi1iMjgwLTQzNzZiODI3OTYwZCIsIlJhbmdlTGVuZ3RoIjoxNCwiUmVmZXJlbmNlSWQiOiI1MmQwMDA5ZC1jZTAwLTRjMGQtYjljNy0xZDkzMGJhODU2ZW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gvczQxNTg2LTAyMC0xOTk5LTAiLCJVcmlTdHJpbmciOiJodHRwczovL2RvaS5vcmcvMTAuMTAzOC9zNDE1ODYtMDIwLTE5OTkt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zZWYiLCJDcmVhdGVkT24iOiIyMDIwLTExLTExVDE1OjMwOjA4IiwiTW9kaWZpZWRCeSI6Il9Kb3NlZiIsIklkIjoiNGViNDcxZTktY2ExNC00NDFlLWJmNzAtMGUwYWJlYzE5Zjk1IiwiTW9kaWZpZWRPbiI6IjIwMjAtMTEtMTFUMTU6MzA6MDg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jA1MTU5MSIsIlVyaVN0cmluZyI6Imh0dHA6Ly93d3cubmNiaS5ubG0ubmloLmdvdi9wdWJtZWQvMzIwNTE1OTE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}</w:instrTex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Wheeler et al.</w: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Pr="005067BF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93e862ef-5d01-43f0-913e-8941adc9698e"/>
                <w:id w:val="-737479215"/>
                <w:placeholder>
                  <w:docPart w:val="9F0E6518342A49E2910E2C4E481FB162"/>
                </w:placeholder>
              </w:sdtPr>
              <w:sdtEndPr/>
              <w:sdtContent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ExYzU4YTc4LTJmNDctNDA2Yi1hNTBjLWQzYjIzY2U1ZWY0MiIsIkVudHJpZXMiOlt7IiRpZCI6IjIiLCIkdHlwZSI6IlN3aXNzQWNhZGVtaWMuQ2l0YXZpLkNpdGF0aW9ucy5Xb3JkUGxhY2Vob2xkZXJFbnRyeSwgU3dpc3NBY2FkZW1pYy5DaXRhdmkiLCJJZCI6ImM0NDU4ZGYxLTAwZjgtNGFhYy1hYjQxLWI3ZDY5MmUwZjZlYyIsIlJhbmdlTGVuZ3RoIjo2LCJSZWZlcmVuY2VJZCI6IjUyZDAwMDlkLWNlMDAtNGMwZC1iOWM3LTFkOTMwYmE4NTZl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M4L3M0MTU4Ni0wMjAtMTk5OS0wIiwiVXJpU3RyaW5nIjoiaHR0cHM6Ly9kb2kub3JnLzEwLjEwMzgvczQxNTg2LTAyMC0xOTk5LTA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xMS0xMVQxNTozMDowOCIsIk1vZGlmaWVkQnkiOiJfSm9zZWYiLCJJZCI6IjRlYjQ3MWU5LWNhMTQtNDQxZS1iZjcwLTBlMGFiZWMxOWY5NSIsIk1vZGlmaWVkT24iOiIyMDIwLTExLTExVDE1OjMwOjA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zIwNTE1OTEiLCJVcmlTdHJpbmciOiJodHRwOi8vd3d3Lm5jYmkubmxtLm5paC5nb3YvcHVibWVkLzMyMDUxNTkx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}</w:instrTex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20)</w:t>
                </w:r>
                <w:r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</w:p>
        </w:tc>
        <w:tc>
          <w:tcPr>
            <w:tcW w:w="1635" w:type="dxa"/>
          </w:tcPr>
          <w:p w14:paraId="66C3858A" w14:textId="4BF4FDE0" w:rsidR="00BE7629" w:rsidRPr="005067BF" w:rsidRDefault="007E4115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2</w:t>
            </w:r>
            <w:r w:rsidR="00BE7629" w:rsidRPr="005067BF">
              <w:rPr>
                <w:rFonts w:ascii="Arial" w:hAnsi="Arial" w:cs="Arial"/>
                <w:sz w:val="18"/>
                <w:szCs w:val="18"/>
              </w:rPr>
              <w:t>0</w:t>
            </w:r>
            <w:r w:rsidRPr="005067BF">
              <w:rPr>
                <w:rFonts w:ascii="Arial" w:hAnsi="Arial" w:cs="Arial"/>
                <w:sz w:val="18"/>
                <w:szCs w:val="18"/>
              </w:rPr>
              <w:t xml:space="preserve"> (0.5) </w:t>
            </w:r>
            <w:r w:rsidR="00BE7629" w:rsidRPr="005067BF">
              <w:rPr>
                <w:rFonts w:ascii="Arial" w:hAnsi="Arial" w:cs="Arial"/>
                <w:sz w:val="18"/>
                <w:szCs w:val="18"/>
              </w:rPr>
              <w:t>/20</w:t>
            </w:r>
            <w:r w:rsidRPr="005067BF">
              <w:rPr>
                <w:rFonts w:ascii="Arial" w:hAnsi="Arial" w:cs="Arial"/>
                <w:sz w:val="18"/>
                <w:szCs w:val="18"/>
              </w:rPr>
              <w:t xml:space="preserve"> (0.5)</w:t>
            </w:r>
          </w:p>
        </w:tc>
        <w:tc>
          <w:tcPr>
            <w:tcW w:w="1751" w:type="dxa"/>
          </w:tcPr>
          <w:p w14:paraId="75E6F105" w14:textId="701BB53D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  <w:u w:val="dotted"/>
              </w:rPr>
            </w:pPr>
            <w:r w:rsidRPr="005067BF">
              <w:rPr>
                <w:rFonts w:ascii="Arial" w:hAnsi="Arial" w:cs="Arial"/>
                <w:sz w:val="18"/>
                <w:szCs w:val="18"/>
                <w:u w:val="dotted"/>
              </w:rPr>
              <w:t>30,606</w:t>
            </w:r>
          </w:p>
        </w:tc>
        <w:tc>
          <w:tcPr>
            <w:tcW w:w="2301" w:type="dxa"/>
          </w:tcPr>
          <w:p w14:paraId="37B9509E" w14:textId="70A72E4A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0/0/10,534</w:t>
            </w:r>
          </w:p>
        </w:tc>
      </w:tr>
      <w:tr w:rsidR="00547123" w:rsidRPr="005067BF" w14:paraId="431919F5" w14:textId="77777777" w:rsidTr="005067BF">
        <w:tc>
          <w:tcPr>
            <w:tcW w:w="1861" w:type="dxa"/>
          </w:tcPr>
          <w:p w14:paraId="26B840CB" w14:textId="77777777" w:rsidR="00547123" w:rsidRPr="005067BF" w:rsidRDefault="00FF6FFA" w:rsidP="00547123">
            <w:pPr>
              <w:rPr>
                <w:rFonts w:ascii="Arial" w:hAnsi="Arial" w:cs="Arial"/>
                <w:noProof/>
                <w:sz w:val="18"/>
                <w:szCs w:val="18"/>
              </w:rPr>
            </w:pP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2a58f0ae-7179-4d40-a7b7-f389655e8439"/>
                <w:id w:val="-503429546"/>
                <w:placeholder>
                  <w:docPart w:val="DA3A3DCC34134463923B1307CC5C5184"/>
                </w:placeholder>
              </w:sdtPr>
              <w:sdtEndPr/>
              <w:sdtContent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c0ZDRjMTU3LWQ4ZDUtNGFhYy1iMTBlLTc4MThiNGY0YWIwZiIsIkVudHJpZXMiOlt7IiRpZCI6IjIiLCIkdHlwZSI6IlN3aXNzQWNhZGVtaWMuQ2l0YXZpLkNpdGF0aW9ucy5Xb3JkUGxhY2Vob2xkZXJFbnRyeSwgU3dpc3NBY2FkZW1pYy5DaXRhdmkiLCJJZCI6ImE4MmE1ODQ2LWRjZjktNDUzYS1iMDg3LWNhZDVmNzNjOWI1ZiIsIlJhbmdlTGVuZ3RoIjoxMSwiUmVmZXJlbmNlSWQiOiI1NWM2MTcyOS0xN2JiLTQ4MjUtYmZmZi0yN2I0YTI5MWE1ZG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UE1DNjk4MDc5MyIsIlVyaVN0cmluZyI6Imh0dHBzOi8vd3d3Lm5jYmkubmxtLm5paC5nb3YvcG1jL2FydGljbGVzL1BNQzY5ODA3O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vc2VmIiwiQ3JlYXRlZE9uIjoiMjAyMC0wOC0yMVQxMzo1MzowNCIsIk1vZGlmaWVkQnkiOiJfSm9zZWYiLCJJZCI6ImI4YmI2ZWRlLWJmYzMtNGM1YS05MTE5LWVhNTFmNDU4NjNmNyIsIk1vZGlmaWVkT24iOiIyMDIwLTA4LTIxVDEzOjUzOjA0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MzE5MzI3OTciLCJVcmlTdHJpbmciOiJodHRwOi8vd3d3Lm5jYmkubmxtLm5paC5nb3YvcHVibWVkLzMxOTMyNzk3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3NlZiIsIkNyZWF0ZWRPbiI6IjIwMjAtMDgtMjFUMTM6NTM6MDQiLCJNb2RpZmllZEJ5IjoiX0pvc2VmIiwiSWQiOiJkMWI3MzU0My1mMWQxLTQ3NzItOWJhYi05NTYwMzFmYzhjMGUiLCJNb2RpZmllZE9uIjoiMjAyMC0wOC0yMVQxMzo1MzowNC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MzgvczQxNTkxLTAxOS0wNjk1LTkiLCJVcmlTdHJpbmciOiJodHRwczovL2RvaS5vcmcvMTAuMTAzOC9zNDE1OTEtMDE5LTA2OTUtO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}</w:instrTex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Zhou et al.</w: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  <w:r w:rsidR="00BE7629" w:rsidRPr="005067BF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sdt>
              <w:sdtPr>
                <w:rPr>
                  <w:rFonts w:ascii="Arial" w:hAnsi="Arial" w:cs="Arial"/>
                  <w:noProof/>
                  <w:sz w:val="18"/>
                  <w:szCs w:val="18"/>
                </w:rPr>
                <w:alias w:val="To edit, see citavi.com/edit"/>
                <w:tag w:val="CitaviPlaceholder#74d4c157-d8d5-4aac-b10e-7818b4f4ab0f"/>
                <w:id w:val="-54399771"/>
                <w:placeholder>
                  <w:docPart w:val="DA3A3DCC34134463923B1307CC5C5184"/>
                </w:placeholder>
              </w:sdtPr>
              <w:sdtEndPr/>
              <w:sdtContent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begin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Fzc29jaWF0ZVdpdGhQbGFjZWhvbGRlclRhZyI6IkNpdGF2aVBsYWNlaG9sZGVyIzJhNThmMGFlLTcxNzktNGQ0MC1hN2I3LWYzODk2NTVlODQzOSIsIkVudHJpZXMiOlt7IiRpZCI6IjIiLCIkdHlwZSI6IlN3aXNzQWNhZGVtaWMuQ2l0YXZpLkNpdGF0aW9ucy5Xb3JkUGxhY2Vob2xkZXJFbnRyeSwgU3dpc3NBY2FkZW1pYy5DaXRhdmkiLCJJZCI6IjRjZWU4MTAyLWYzNGUtNDc0Ny1hMGJmLTFlOTQ5Njk3MGI2ZCIsIlJhbmdlTGVuZ3RoIjo2LCJSZWZlcmVuY2VJZCI6IjU1YzYxNzI5LTE3YmItNDgyNS1iZmZmLTI3YjRhMjkxYTVk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lBNQzY5ODA3OTMiLCJVcmlTdHJpbmciOiJodHRwczovL3d3dy5uY2JpLm5sbS5uaWguZ292L3BtYy9hcnRpY2xlcy9QTUM2OTgwNzk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3NlZiIsIkNyZWF0ZWRPbiI6IjIwMjAtMDgtMjFUMTM6NTM6MDQiLCJNb2RpZmllZEJ5IjoiX0pvc2VmIiwiSWQiOiJiOGJiNmVkZS1iZmMzLTRjNWEtOTExOS1lYTUxZjQ1ODYzZjciLCJNb2RpZmllZE9uIjoiMjAyMC0wOC0yMVQxMzo1MzowN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jMxOTMyNzk3IiwiVXJpU3RyaW5nIjoiaHR0cDovL3d3dy5uY2JpLm5sbS5uaWguZ292L3B1Ym1lZC8zMTkzMjc5N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zZWYiLCJDcmVhdGVkT24iOiIyMDIwLTA4LTIxVDEzOjUzOjA0IiwiTW9kaWZpZWRCeSI6Il9Kb3NlZiIsIklkIjoiZDFiNzM1NDMtZjFkMS00NzcyLTliYWItOTU2MDMxZmM4YzBlIiwiTW9kaWZpZWRPbiI6IjIwMjAtMDgtMjFUMTM6NTM6MDQ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M4L3M0MTU5MS0wMTktMDY5NS05IiwiVXJpU3RyaW5nIjoiaHR0cHM6Ly9kb2kub3JnLzEwLjEwMzgvczQxNTkxLTAxOS0wNjk1LTk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}</w:instrTex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separate"/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t>(2020)</w:t>
                </w:r>
                <w:r w:rsidR="00BE7629" w:rsidRPr="005067BF">
                  <w:rPr>
                    <w:rFonts w:ascii="Arial" w:hAnsi="Arial" w:cs="Arial"/>
                    <w:noProof/>
                    <w:sz w:val="18"/>
                    <w:szCs w:val="18"/>
                  </w:rPr>
                  <w:fldChar w:fldCharType="end"/>
                </w:r>
              </w:sdtContent>
            </w:sdt>
          </w:p>
          <w:p w14:paraId="786D3647" w14:textId="6FCD0150" w:rsidR="00D875F4" w:rsidRPr="005067BF" w:rsidRDefault="00D875F4" w:rsidP="00547123">
            <w:pPr>
              <w:rPr>
                <w:rFonts w:ascii="Arial" w:hAnsi="Arial" w:cs="Arial"/>
                <w:noProof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syn21125841</w:t>
            </w:r>
          </w:p>
        </w:tc>
        <w:tc>
          <w:tcPr>
            <w:tcW w:w="1627" w:type="dxa"/>
          </w:tcPr>
          <w:p w14:paraId="5838F21C" w14:textId="59A25201" w:rsidR="00AD49C0" w:rsidRPr="005067BF" w:rsidRDefault="00AD49C0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Cell types other than OLG were excluded</w:t>
            </w:r>
          </w:p>
          <w:p w14:paraId="10C82FCA" w14:textId="4330DD02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No Cut-off</w:t>
            </w:r>
          </w:p>
        </w:tc>
        <w:tc>
          <w:tcPr>
            <w:tcW w:w="1635" w:type="dxa"/>
          </w:tcPr>
          <w:p w14:paraId="6ADE24BC" w14:textId="4AC3C46A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/12</w:t>
            </w:r>
            <w:r w:rsidR="007E4115" w:rsidRPr="005067BF">
              <w:rPr>
                <w:rFonts w:ascii="Arial" w:hAnsi="Arial" w:cs="Arial"/>
                <w:sz w:val="18"/>
                <w:szCs w:val="18"/>
              </w:rPr>
              <w:t xml:space="preserve"> (0.5)</w:t>
            </w:r>
          </w:p>
        </w:tc>
        <w:tc>
          <w:tcPr>
            <w:tcW w:w="1751" w:type="dxa"/>
          </w:tcPr>
          <w:p w14:paraId="51BB3307" w14:textId="35CE1241" w:rsidR="00BE7629" w:rsidRPr="005067BF" w:rsidRDefault="00BE7629" w:rsidP="00BE7629">
            <w:pPr>
              <w:tabs>
                <w:tab w:val="left" w:pos="909"/>
              </w:tabs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  <w:u w:val="dotted"/>
              </w:rPr>
              <w:t>33,694</w:t>
            </w:r>
            <w:r w:rsidRPr="005067BF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5067BF">
              <w:rPr>
                <w:rFonts w:ascii="Arial" w:hAnsi="Arial" w:cs="Arial"/>
                <w:sz w:val="18"/>
                <w:szCs w:val="18"/>
              </w:rPr>
              <w:tab/>
            </w:r>
          </w:p>
          <w:p w14:paraId="67341DA8" w14:textId="7F1B3488" w:rsidR="00BE7629" w:rsidRPr="005067BF" w:rsidRDefault="00BE7629" w:rsidP="00BE7629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301" w:type="dxa"/>
          </w:tcPr>
          <w:p w14:paraId="55629C75" w14:textId="60756022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1,191/0/17,398</w:t>
            </w:r>
          </w:p>
        </w:tc>
      </w:tr>
      <w:tr w:rsidR="00547123" w:rsidRPr="005067BF" w14:paraId="3D9406A0" w14:textId="77777777" w:rsidTr="005067BF">
        <w:tc>
          <w:tcPr>
            <w:tcW w:w="1861" w:type="dxa"/>
            <w:shd w:val="clear" w:color="auto" w:fill="D0CECE" w:themeFill="background2" w:themeFillShade="E6"/>
          </w:tcPr>
          <w:p w14:paraId="63EAE7CB" w14:textId="65068F61" w:rsidR="00BE7629" w:rsidRPr="005067BF" w:rsidRDefault="00BE7629" w:rsidP="00BE7629">
            <w:pPr>
              <w:rPr>
                <w:rFonts w:ascii="Arial" w:hAnsi="Arial" w:cs="Arial"/>
                <w:noProof/>
                <w:sz w:val="18"/>
                <w:szCs w:val="18"/>
              </w:rPr>
            </w:pPr>
            <w:r w:rsidRPr="005067BF">
              <w:rPr>
                <w:rFonts w:ascii="Arial" w:hAnsi="Arial" w:cs="Arial"/>
                <w:noProof/>
                <w:sz w:val="18"/>
                <w:szCs w:val="18"/>
              </w:rPr>
              <w:t>MERGE ALL (MOL only)</w:t>
            </w:r>
          </w:p>
        </w:tc>
        <w:tc>
          <w:tcPr>
            <w:tcW w:w="1627" w:type="dxa"/>
            <w:shd w:val="clear" w:color="auto" w:fill="D0CECE" w:themeFill="background2" w:themeFillShade="E6"/>
          </w:tcPr>
          <w:p w14:paraId="45CB3D79" w14:textId="1F721D2C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1635" w:type="dxa"/>
            <w:shd w:val="clear" w:color="auto" w:fill="D0CECE" w:themeFill="background2" w:themeFillShade="E6"/>
          </w:tcPr>
          <w:p w14:paraId="210225EC" w14:textId="64E025FF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/20</w:t>
            </w:r>
            <w:r w:rsidR="00321034" w:rsidRPr="005067BF">
              <w:rPr>
                <w:rFonts w:ascii="Arial" w:hAnsi="Arial" w:cs="Arial"/>
                <w:sz w:val="18"/>
                <w:szCs w:val="18"/>
              </w:rPr>
              <w:t xml:space="preserve"> (0.1)</w:t>
            </w:r>
          </w:p>
        </w:tc>
        <w:tc>
          <w:tcPr>
            <w:tcW w:w="1751" w:type="dxa"/>
            <w:shd w:val="clear" w:color="auto" w:fill="D0CECE" w:themeFill="background2" w:themeFillShade="E6"/>
          </w:tcPr>
          <w:p w14:paraId="6A7595D7" w14:textId="41E4225D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bCs/>
                <w:iCs/>
                <w:sz w:val="18"/>
                <w:szCs w:val="18"/>
                <w:lang w:val="en-US"/>
              </w:rPr>
              <w:t>146,239</w:t>
            </w:r>
          </w:p>
        </w:tc>
        <w:tc>
          <w:tcPr>
            <w:tcW w:w="2301" w:type="dxa"/>
            <w:shd w:val="clear" w:color="auto" w:fill="D0CECE" w:themeFill="background2" w:themeFillShade="E6"/>
          </w:tcPr>
          <w:p w14:paraId="3C024168" w14:textId="349A26D1" w:rsidR="00BE7629" w:rsidRPr="005067BF" w:rsidRDefault="00BE7629" w:rsidP="00BE7629">
            <w:pPr>
              <w:rPr>
                <w:rFonts w:ascii="Arial" w:hAnsi="Arial" w:cs="Arial"/>
                <w:sz w:val="18"/>
                <w:szCs w:val="18"/>
              </w:rPr>
            </w:pPr>
            <w:r w:rsidRPr="005067BF">
              <w:rPr>
                <w:rFonts w:ascii="Arial" w:hAnsi="Arial" w:cs="Arial"/>
                <w:sz w:val="18"/>
                <w:szCs w:val="18"/>
              </w:rPr>
              <w:t>3,700/132/41,517</w:t>
            </w:r>
          </w:p>
        </w:tc>
      </w:tr>
    </w:tbl>
    <w:p w14:paraId="776E7A61" w14:textId="77777777" w:rsidR="005067BF" w:rsidRPr="005067BF" w:rsidRDefault="005067BF" w:rsidP="00547123">
      <w:pPr>
        <w:rPr>
          <w:rFonts w:ascii="Arial" w:hAnsi="Arial" w:cs="Arial"/>
          <w:sz w:val="18"/>
          <w:szCs w:val="18"/>
        </w:rPr>
      </w:pPr>
    </w:p>
    <w:sectPr w:rsidR="005067BF" w:rsidRPr="005067BF" w:rsidSect="003762E9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263FB"/>
    <w:rsid w:val="00045CC0"/>
    <w:rsid w:val="000A09B5"/>
    <w:rsid w:val="000F793C"/>
    <w:rsid w:val="0014090E"/>
    <w:rsid w:val="001676A7"/>
    <w:rsid w:val="00190DFA"/>
    <w:rsid w:val="001D45D9"/>
    <w:rsid w:val="0020691B"/>
    <w:rsid w:val="00211C89"/>
    <w:rsid w:val="002910FF"/>
    <w:rsid w:val="00294382"/>
    <w:rsid w:val="00321034"/>
    <w:rsid w:val="003403AD"/>
    <w:rsid w:val="00372A7F"/>
    <w:rsid w:val="003762E9"/>
    <w:rsid w:val="003D372F"/>
    <w:rsid w:val="004413BC"/>
    <w:rsid w:val="004479B1"/>
    <w:rsid w:val="004934F6"/>
    <w:rsid w:val="004A14FD"/>
    <w:rsid w:val="005067BF"/>
    <w:rsid w:val="00547123"/>
    <w:rsid w:val="005C16C0"/>
    <w:rsid w:val="006015E1"/>
    <w:rsid w:val="006351A0"/>
    <w:rsid w:val="006A5913"/>
    <w:rsid w:val="006B3A5E"/>
    <w:rsid w:val="006C6B1E"/>
    <w:rsid w:val="006F0F12"/>
    <w:rsid w:val="006F1986"/>
    <w:rsid w:val="00710D7F"/>
    <w:rsid w:val="00722168"/>
    <w:rsid w:val="007640CB"/>
    <w:rsid w:val="007665C4"/>
    <w:rsid w:val="007D3585"/>
    <w:rsid w:val="007E4115"/>
    <w:rsid w:val="008451D8"/>
    <w:rsid w:val="00887151"/>
    <w:rsid w:val="008A17BA"/>
    <w:rsid w:val="008C61D6"/>
    <w:rsid w:val="008E5D4D"/>
    <w:rsid w:val="009538C6"/>
    <w:rsid w:val="009626A8"/>
    <w:rsid w:val="009A2629"/>
    <w:rsid w:val="00A115EE"/>
    <w:rsid w:val="00A263FB"/>
    <w:rsid w:val="00A64520"/>
    <w:rsid w:val="00AC2579"/>
    <w:rsid w:val="00AD49C0"/>
    <w:rsid w:val="00B3106C"/>
    <w:rsid w:val="00B66040"/>
    <w:rsid w:val="00BB6309"/>
    <w:rsid w:val="00BE1B5E"/>
    <w:rsid w:val="00BE7629"/>
    <w:rsid w:val="00C04BA2"/>
    <w:rsid w:val="00C77BF4"/>
    <w:rsid w:val="00C82FC3"/>
    <w:rsid w:val="00CD273C"/>
    <w:rsid w:val="00D11FDF"/>
    <w:rsid w:val="00D859FC"/>
    <w:rsid w:val="00D875F4"/>
    <w:rsid w:val="00DA1C25"/>
    <w:rsid w:val="00DC19AC"/>
    <w:rsid w:val="00DE0D59"/>
    <w:rsid w:val="00E130E5"/>
    <w:rsid w:val="00E15E23"/>
    <w:rsid w:val="00EB0348"/>
    <w:rsid w:val="00EF18E3"/>
    <w:rsid w:val="00F11117"/>
    <w:rsid w:val="00FA257E"/>
    <w:rsid w:val="00FB6CF7"/>
    <w:rsid w:val="00FF6F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en-AU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B36D355"/>
  <w15:chartTrackingRefBased/>
  <w15:docId w15:val="{26D2576A-AA76-4C39-888D-E2688D7D1A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9626A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9626A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9626A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9626A8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9626A8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9626A8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9626A8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9626A8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9626A8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A263F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tzhaltertext">
    <w:name w:val="Placeholder Text"/>
    <w:basedOn w:val="Absatz-Standardschriftart"/>
    <w:uiPriority w:val="99"/>
    <w:semiHidden/>
    <w:rsid w:val="009626A8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9626A8"/>
    <w:pPr>
      <w:spacing w:after="120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9626A8"/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9626A8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9626A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9626A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9626A8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9626A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9626A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9626A8"/>
    <w:pPr>
      <w:spacing w:line="240" w:lineRule="auto"/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9626A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9626A8"/>
    <w:pPr>
      <w:spacing w:line="240" w:lineRule="auto"/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9626A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9626A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9626A8"/>
    <w:pPr>
      <w:spacing w:line="240" w:lineRule="auto"/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9626A8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9626A8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9626A8"/>
    <w:pPr>
      <w:spacing w:line="240" w:lineRule="auto"/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9626A8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9626A8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9626A8"/>
    <w:pPr>
      <w:spacing w:line="240" w:lineRule="auto"/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9626A8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9626A8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9626A8"/>
    <w:pPr>
      <w:spacing w:line="240" w:lineRule="auto"/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9626A8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9626A8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9626A8"/>
    <w:pPr>
      <w:spacing w:line="240" w:lineRule="auto"/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9626A8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9626A8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9626A8"/>
    <w:pPr>
      <w:spacing w:line="240" w:lineRule="auto"/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9626A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9626A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9626A8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9626A8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9626A8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9626A8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9626A8"/>
    <w:rPr>
      <w:b/>
      <w:bCs/>
      <w:sz w:val="20"/>
      <w:szCs w:val="20"/>
    </w:rPr>
  </w:style>
  <w:style w:type="paragraph" w:styleId="Listenabsatz">
    <w:name w:val="List Paragraph"/>
    <w:basedOn w:val="Standard"/>
    <w:uiPriority w:val="34"/>
    <w:qFormat/>
    <w:rsid w:val="008A17BA"/>
    <w:pPr>
      <w:ind w:left="720"/>
      <w:contextualSpacing/>
    </w:pPr>
  </w:style>
  <w:style w:type="paragraph" w:styleId="StandardWeb">
    <w:name w:val="Normal (Web)"/>
    <w:basedOn w:val="Standard"/>
    <w:uiPriority w:val="99"/>
    <w:unhideWhenUsed/>
    <w:rsid w:val="000F793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686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29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77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03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72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778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42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85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798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5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336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477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45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5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glossaryDocument" Target="glossary/document.xml"/><Relationship Id="rId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987BC0379CA24681AFEBF1191D04EF8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AFC0B6C-DC8D-428D-B48C-5B85A1717768}"/>
      </w:docPartPr>
      <w:docPartBody>
        <w:p w:rsidR="001A3C35" w:rsidRDefault="00EF0714" w:rsidP="00EF0714">
          <w:pPr>
            <w:pStyle w:val="987BC0379CA24681AFEBF1191D04EF82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695F600D3D5B4D6F96A81CFED3CC16B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6AF4B3F-DF08-4647-B45F-18956B23D7F9}"/>
      </w:docPartPr>
      <w:docPartBody>
        <w:p w:rsidR="001A3C35" w:rsidRDefault="00EF0714" w:rsidP="00EF0714">
          <w:pPr>
            <w:pStyle w:val="695F600D3D5B4D6F96A81CFED3CC16BA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7C735C656B0644BD8E863164926E7A2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8756DCA-0C29-4A09-988A-3857D812EDB8}"/>
      </w:docPartPr>
      <w:docPartBody>
        <w:p w:rsidR="001A3C35" w:rsidRDefault="00EF0714" w:rsidP="00EF0714">
          <w:pPr>
            <w:pStyle w:val="7C735C656B0644BD8E863164926E7A2D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596E8C6F9CE4597AFBCD7DFFC9C32F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8188BA3-F2B2-464D-A1DC-EBE3AE30BD85}"/>
      </w:docPartPr>
      <w:docPartBody>
        <w:p w:rsidR="001A3C35" w:rsidRDefault="00EF0714" w:rsidP="00EF0714">
          <w:pPr>
            <w:pStyle w:val="4596E8C6F9CE4597AFBCD7DFFC9C32FD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7504792060FB4641B5CA1D90E9CEF84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6CD17D0-2F71-4130-94C3-6EF69D3D35A1}"/>
      </w:docPartPr>
      <w:docPartBody>
        <w:p w:rsidR="001A3C35" w:rsidRDefault="00EF0714" w:rsidP="00EF0714">
          <w:pPr>
            <w:pStyle w:val="7504792060FB4641B5CA1D90E9CEF844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C0674ED5885E495BB13B3B7250643E7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B7FED61-0753-4271-B91A-933AF3E61FE4}"/>
      </w:docPartPr>
      <w:docPartBody>
        <w:p w:rsidR="001A3C35" w:rsidRDefault="00EF0714" w:rsidP="00EF0714">
          <w:pPr>
            <w:pStyle w:val="C0674ED5885E495BB13B3B7250643E78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A0902CE0EB042E6B5206742488096FF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110A8A9-6E99-44BA-9120-682F9B9A52A1}"/>
      </w:docPartPr>
      <w:docPartBody>
        <w:p w:rsidR="001A3C35" w:rsidRDefault="00EF0714" w:rsidP="00EF0714">
          <w:pPr>
            <w:pStyle w:val="DA0902CE0EB042E6B5206742488096FF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249A0B564E1A4A5882466717D068223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E233BDC-210F-42A9-8431-90779F42BA43}"/>
      </w:docPartPr>
      <w:docPartBody>
        <w:p w:rsidR="001A3C35" w:rsidRDefault="00EF0714" w:rsidP="00EF0714">
          <w:pPr>
            <w:pStyle w:val="249A0B564E1A4A5882466717D068223A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F2F28A7F6A0547028B71251CE35683D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CB27844-3006-4DBC-A312-0B4FC7E4A5C7}"/>
      </w:docPartPr>
      <w:docPartBody>
        <w:p w:rsidR="001A3C35" w:rsidRDefault="00EF0714" w:rsidP="00EF0714">
          <w:pPr>
            <w:pStyle w:val="F2F28A7F6A0547028B71251CE35683D2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288C18CBF5A45FCB942B887041E03A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F20906F-FDF2-4F02-B1AA-8BD911452312}"/>
      </w:docPartPr>
      <w:docPartBody>
        <w:p w:rsidR="001A3C35" w:rsidRDefault="00EF0714" w:rsidP="00EF0714">
          <w:pPr>
            <w:pStyle w:val="A288C18CBF5A45FCB942B887041E03A0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ECE44177EF24C52BC3B1309BEDAAF6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C930BE0-6C38-4786-9BD8-5485A3C55DE9}"/>
      </w:docPartPr>
      <w:docPartBody>
        <w:p w:rsidR="001A3C35" w:rsidRDefault="00EF0714" w:rsidP="00EF0714">
          <w:pPr>
            <w:pStyle w:val="AECE44177EF24C52BC3B1309BEDAAF6D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87DDB30A40674DF988CFDDE71CB1454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F8CF110-8DE2-46A5-B32B-904FABBD7D4A}"/>
      </w:docPartPr>
      <w:docPartBody>
        <w:p w:rsidR="001A3C35" w:rsidRDefault="00EF0714" w:rsidP="00EF0714">
          <w:pPr>
            <w:pStyle w:val="87DDB30A40674DF988CFDDE71CB14546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52AF68ABD7A84CD593B6A5F8C137DA7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81F0C51-0AC1-4883-9F6B-01C0042053A2}"/>
      </w:docPartPr>
      <w:docPartBody>
        <w:p w:rsidR="001A3C35" w:rsidRDefault="00EF0714" w:rsidP="00EF0714">
          <w:pPr>
            <w:pStyle w:val="52AF68ABD7A84CD593B6A5F8C137DA74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1E324927433A48008432FE57DC38961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F514D51-FAD7-41BB-AF2D-AC5B20DE65D5}"/>
      </w:docPartPr>
      <w:docPartBody>
        <w:p w:rsidR="001A3C35" w:rsidRDefault="00EF0714" w:rsidP="00EF0714">
          <w:pPr>
            <w:pStyle w:val="1E324927433A48008432FE57DC38961E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5EC27034F3847F6879E743BFFC250B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39C5B33-71C5-4489-BC43-E72E541043A6}"/>
      </w:docPartPr>
      <w:docPartBody>
        <w:p w:rsidR="001A3C35" w:rsidRDefault="00EF0714" w:rsidP="00EF0714">
          <w:pPr>
            <w:pStyle w:val="A5EC27034F3847F6879E743BFFC250B1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AFC90B6CF2D4A73B092646CB266148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B0FE16B-49B6-46A2-81B5-2C118B0AC9E7}"/>
      </w:docPartPr>
      <w:docPartBody>
        <w:p w:rsidR="001A3C35" w:rsidRDefault="00EF0714" w:rsidP="00EF0714">
          <w:pPr>
            <w:pStyle w:val="DAFC90B6CF2D4A73B092646CB2661486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FC5DCC67C2B440EA87608D1FD8D163F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A3F59EB-EAAF-4314-B604-B88FCDFB6790}"/>
      </w:docPartPr>
      <w:docPartBody>
        <w:p w:rsidR="001A3C35" w:rsidRDefault="00EF0714" w:rsidP="00EF0714">
          <w:pPr>
            <w:pStyle w:val="FC5DCC67C2B440EA87608D1FD8D163F6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F8D36C15078D439A89D5D7746B4ED21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BA9DAF8-5655-446F-AD09-17B12E8D3171}"/>
      </w:docPartPr>
      <w:docPartBody>
        <w:p w:rsidR="001A3C35" w:rsidRDefault="00EF0714" w:rsidP="00EF0714">
          <w:pPr>
            <w:pStyle w:val="F8D36C15078D439A89D5D7746B4ED210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253E3B2A414C4D4B8F40E511A4E50C1F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5E032DA-9672-458F-9371-6B6E4A7AAF99}"/>
      </w:docPartPr>
      <w:docPartBody>
        <w:p w:rsidR="001A3C35" w:rsidRDefault="00EF0714" w:rsidP="00EF0714">
          <w:pPr>
            <w:pStyle w:val="253E3B2A414C4D4B8F40E511A4E50C1F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6A7C41FFC2EE41B6A30EFDC64EEF558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BC9A9D4-D2A3-4EA7-9B1D-1F361C7E5AF7}"/>
      </w:docPartPr>
      <w:docPartBody>
        <w:p w:rsidR="001A3C35" w:rsidRDefault="00EF0714" w:rsidP="00EF0714">
          <w:pPr>
            <w:pStyle w:val="6A7C41FFC2EE41B6A30EFDC64EEF5583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EA87EDD6E50B4422ACC7DAA1A69FC66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265C07A-863A-4833-BB6F-830FD59BE6BA}"/>
      </w:docPartPr>
      <w:docPartBody>
        <w:p w:rsidR="001A3C35" w:rsidRDefault="00EF0714" w:rsidP="00EF0714">
          <w:pPr>
            <w:pStyle w:val="EA87EDD6E50B4422ACC7DAA1A69FC664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A3A3DCC34134463923B1307CC5C518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BA01B4A-4D31-4E9C-97C0-094DBD8DC3FC}"/>
      </w:docPartPr>
      <w:docPartBody>
        <w:p w:rsidR="001A3C35" w:rsidRDefault="00EF0714" w:rsidP="00EF0714">
          <w:pPr>
            <w:pStyle w:val="DA3A3DCC34134463923B1307CC5C5184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9F0E6518342A49E2910E2C4E481FB16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BC60F9F-DE7B-4AA0-9C49-485FBF343EDE}"/>
      </w:docPartPr>
      <w:docPartBody>
        <w:p w:rsidR="001A3C35" w:rsidRDefault="00EF0714" w:rsidP="00EF0714">
          <w:pPr>
            <w:pStyle w:val="9F0E6518342A49E2910E2C4E481FB162"/>
          </w:pPr>
          <w:r w:rsidRPr="00F375D0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0714"/>
    <w:rsid w:val="001A3C35"/>
    <w:rsid w:val="00553B2D"/>
    <w:rsid w:val="005F2F24"/>
    <w:rsid w:val="00924A80"/>
    <w:rsid w:val="00A44BBC"/>
    <w:rsid w:val="00DB4E59"/>
    <w:rsid w:val="00EF0714"/>
    <w:rsid w:val="00F05773"/>
    <w:rsid w:val="00F518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A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EF0714"/>
    <w:rPr>
      <w:color w:val="808080"/>
    </w:rPr>
  </w:style>
  <w:style w:type="paragraph" w:customStyle="1" w:styleId="987BC0379CA24681AFEBF1191D04EF82">
    <w:name w:val="987BC0379CA24681AFEBF1191D04EF82"/>
    <w:rsid w:val="00EF0714"/>
  </w:style>
  <w:style w:type="paragraph" w:customStyle="1" w:styleId="695F600D3D5B4D6F96A81CFED3CC16BA">
    <w:name w:val="695F600D3D5B4D6F96A81CFED3CC16BA"/>
    <w:rsid w:val="00EF0714"/>
  </w:style>
  <w:style w:type="paragraph" w:customStyle="1" w:styleId="7C735C656B0644BD8E863164926E7A2D">
    <w:name w:val="7C735C656B0644BD8E863164926E7A2D"/>
    <w:rsid w:val="00EF0714"/>
  </w:style>
  <w:style w:type="paragraph" w:customStyle="1" w:styleId="4596E8C6F9CE4597AFBCD7DFFC9C32FD">
    <w:name w:val="4596E8C6F9CE4597AFBCD7DFFC9C32FD"/>
    <w:rsid w:val="00EF0714"/>
  </w:style>
  <w:style w:type="paragraph" w:customStyle="1" w:styleId="7504792060FB4641B5CA1D90E9CEF844">
    <w:name w:val="7504792060FB4641B5CA1D90E9CEF844"/>
    <w:rsid w:val="00EF0714"/>
  </w:style>
  <w:style w:type="paragraph" w:customStyle="1" w:styleId="C0674ED5885E495BB13B3B7250643E78">
    <w:name w:val="C0674ED5885E495BB13B3B7250643E78"/>
    <w:rsid w:val="00EF0714"/>
  </w:style>
  <w:style w:type="paragraph" w:customStyle="1" w:styleId="DA0902CE0EB042E6B5206742488096FF">
    <w:name w:val="DA0902CE0EB042E6B5206742488096FF"/>
    <w:rsid w:val="00EF0714"/>
  </w:style>
  <w:style w:type="paragraph" w:customStyle="1" w:styleId="249A0B564E1A4A5882466717D068223A">
    <w:name w:val="249A0B564E1A4A5882466717D068223A"/>
    <w:rsid w:val="00EF0714"/>
  </w:style>
  <w:style w:type="paragraph" w:customStyle="1" w:styleId="F2F28A7F6A0547028B71251CE35683D2">
    <w:name w:val="F2F28A7F6A0547028B71251CE35683D2"/>
    <w:rsid w:val="00EF0714"/>
  </w:style>
  <w:style w:type="paragraph" w:customStyle="1" w:styleId="A288C18CBF5A45FCB942B887041E03A0">
    <w:name w:val="A288C18CBF5A45FCB942B887041E03A0"/>
    <w:rsid w:val="00EF0714"/>
  </w:style>
  <w:style w:type="paragraph" w:customStyle="1" w:styleId="AECE44177EF24C52BC3B1309BEDAAF6D">
    <w:name w:val="AECE44177EF24C52BC3B1309BEDAAF6D"/>
    <w:rsid w:val="00EF0714"/>
  </w:style>
  <w:style w:type="paragraph" w:customStyle="1" w:styleId="87DDB30A40674DF988CFDDE71CB14546">
    <w:name w:val="87DDB30A40674DF988CFDDE71CB14546"/>
    <w:rsid w:val="00EF0714"/>
  </w:style>
  <w:style w:type="paragraph" w:customStyle="1" w:styleId="52AF68ABD7A84CD593B6A5F8C137DA74">
    <w:name w:val="52AF68ABD7A84CD593B6A5F8C137DA74"/>
    <w:rsid w:val="00EF0714"/>
  </w:style>
  <w:style w:type="paragraph" w:customStyle="1" w:styleId="1E324927433A48008432FE57DC38961E">
    <w:name w:val="1E324927433A48008432FE57DC38961E"/>
    <w:rsid w:val="00EF0714"/>
  </w:style>
  <w:style w:type="paragraph" w:customStyle="1" w:styleId="25A1EB997C2F45DEA4BCD65C9EF3AC07">
    <w:name w:val="25A1EB997C2F45DEA4BCD65C9EF3AC07"/>
    <w:rsid w:val="00EF0714"/>
  </w:style>
  <w:style w:type="paragraph" w:customStyle="1" w:styleId="A5EC27034F3847F6879E743BFFC250B1">
    <w:name w:val="A5EC27034F3847F6879E743BFFC250B1"/>
    <w:rsid w:val="00EF0714"/>
  </w:style>
  <w:style w:type="paragraph" w:customStyle="1" w:styleId="DAFC90B6CF2D4A73B092646CB2661486">
    <w:name w:val="DAFC90B6CF2D4A73B092646CB2661486"/>
    <w:rsid w:val="00EF0714"/>
  </w:style>
  <w:style w:type="paragraph" w:customStyle="1" w:styleId="FC5DCC67C2B440EA87608D1FD8D163F6">
    <w:name w:val="FC5DCC67C2B440EA87608D1FD8D163F6"/>
    <w:rsid w:val="00EF0714"/>
  </w:style>
  <w:style w:type="paragraph" w:customStyle="1" w:styleId="F8D36C15078D439A89D5D7746B4ED210">
    <w:name w:val="F8D36C15078D439A89D5D7746B4ED210"/>
    <w:rsid w:val="00EF0714"/>
  </w:style>
  <w:style w:type="paragraph" w:customStyle="1" w:styleId="253E3B2A414C4D4B8F40E511A4E50C1F">
    <w:name w:val="253E3B2A414C4D4B8F40E511A4E50C1F"/>
    <w:rsid w:val="00EF0714"/>
  </w:style>
  <w:style w:type="paragraph" w:customStyle="1" w:styleId="6A7C41FFC2EE41B6A30EFDC64EEF5583">
    <w:name w:val="6A7C41FFC2EE41B6A30EFDC64EEF5583"/>
    <w:rsid w:val="00EF0714"/>
  </w:style>
  <w:style w:type="paragraph" w:customStyle="1" w:styleId="EA87EDD6E50B4422ACC7DAA1A69FC664">
    <w:name w:val="EA87EDD6E50B4422ACC7DAA1A69FC664"/>
    <w:rsid w:val="00EF0714"/>
  </w:style>
  <w:style w:type="paragraph" w:customStyle="1" w:styleId="DA3A3DCC34134463923B1307CC5C5184">
    <w:name w:val="DA3A3DCC34134463923B1307CC5C5184"/>
    <w:rsid w:val="00EF0714"/>
  </w:style>
  <w:style w:type="paragraph" w:customStyle="1" w:styleId="9F0E6518342A49E2910E2C4E481FB162">
    <w:name w:val="9F0E6518342A49E2910E2C4E481FB162"/>
    <w:rsid w:val="00EF0714"/>
  </w:style>
  <w:style w:type="paragraph" w:customStyle="1" w:styleId="867992C3594B49FD867739FF871A12FB">
    <w:name w:val="867992C3594B49FD867739FF871A12FB"/>
    <w:rsid w:val="00EF0714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96213</Words>
  <Characters>606147</Characters>
  <Application>Microsoft Office Word</Application>
  <DocSecurity>0</DocSecurity>
  <Lines>5051</Lines>
  <Paragraphs>140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09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efine Reuschenbach</dc:creator>
  <cp:keywords/>
  <dc:description/>
  <cp:lastModifiedBy>Microsoft Office-Benutzer</cp:lastModifiedBy>
  <cp:revision>6</cp:revision>
  <dcterms:created xsi:type="dcterms:W3CDTF">2021-11-22T00:15:00Z</dcterms:created>
  <dcterms:modified xsi:type="dcterms:W3CDTF">2022-01-12T13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Users\Josef\Documents\Citavi 6\Projects\Masterarbeit\Masterarbeit.ctv6</vt:lpwstr>
  </property>
  <property fmtid="{D5CDD505-2E9C-101B-9397-08002B2CF9AE}" pid="3" name="CitaviDocumentProperty_7">
    <vt:lpwstr>Masterarbeit</vt:lpwstr>
  </property>
  <property fmtid="{D5CDD505-2E9C-101B-9397-08002B2CF9AE}" pid="4" name="CitaviDocumentProperty_0">
    <vt:lpwstr>f1ed8f7d-1c65-4f06-ad48-3e96e725bea1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8.0.0</vt:lpwstr>
  </property>
</Properties>
</file>